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7CEB4E" w14:textId="1F5CAFA8" w:rsidR="00381226" w:rsidRDefault="00381226">
      <w:pPr>
        <w:rPr>
          <w:ins w:id="0" w:author="Jonathan Wood" w:date="2020-05-18T22:35:00Z"/>
          <w:b/>
          <w:bCs/>
          <w:u w:val="single"/>
        </w:rPr>
      </w:pPr>
      <w:ins w:id="1" w:author="Jonathan Wood" w:date="2020-05-18T22:35:00Z">
        <w:r>
          <w:rPr>
            <w:b/>
            <w:bCs/>
            <w:u w:val="single"/>
          </w:rPr>
          <w:t xml:space="preserve">Title: </w:t>
        </w:r>
      </w:ins>
      <w:ins w:id="2" w:author="Jonathan Wood" w:date="2020-05-19T08:33:00Z">
        <w:r w:rsidR="00750A29">
          <w:rPr>
            <w:b/>
            <w:bCs/>
            <w:u w:val="single"/>
          </w:rPr>
          <w:t xml:space="preserve">The </w:t>
        </w:r>
      </w:ins>
      <w:ins w:id="3" w:author="Hyosub Kim" w:date="2020-05-20T13:00:00Z">
        <w:r w:rsidR="00693669">
          <w:rPr>
            <w:b/>
            <w:bCs/>
            <w:u w:val="single"/>
          </w:rPr>
          <w:t>r</w:t>
        </w:r>
      </w:ins>
      <w:ins w:id="4" w:author="Jonathan Wood" w:date="2020-05-19T08:33:00Z">
        <w:del w:id="5" w:author="Hyosub Kim" w:date="2020-05-20T13:00:00Z">
          <w:r w:rsidR="00750A29" w:rsidDel="00693669">
            <w:rPr>
              <w:b/>
              <w:bCs/>
              <w:u w:val="single"/>
            </w:rPr>
            <w:delText>R</w:delText>
          </w:r>
        </w:del>
        <w:r w:rsidR="00750A29">
          <w:rPr>
            <w:b/>
            <w:bCs/>
            <w:u w:val="single"/>
          </w:rPr>
          <w:t xml:space="preserve">ole of </w:t>
        </w:r>
      </w:ins>
      <w:ins w:id="6" w:author="Hyosub Kim" w:date="2020-05-20T13:00:00Z">
        <w:r w:rsidR="00693669">
          <w:rPr>
            <w:b/>
            <w:bCs/>
            <w:u w:val="single"/>
          </w:rPr>
          <w:t>m</w:t>
        </w:r>
      </w:ins>
      <w:ins w:id="7" w:author="Jonathan Wood" w:date="2020-05-19T08:33:00Z">
        <w:del w:id="8" w:author="Hyosub Kim" w:date="2020-05-20T13:00:00Z">
          <w:r w:rsidR="00750A29" w:rsidDel="00693669">
            <w:rPr>
              <w:b/>
              <w:bCs/>
              <w:u w:val="single"/>
            </w:rPr>
            <w:delText>M</w:delText>
          </w:r>
        </w:del>
        <w:r w:rsidR="00750A29">
          <w:rPr>
            <w:b/>
            <w:bCs/>
            <w:u w:val="single"/>
          </w:rPr>
          <w:t xml:space="preserve">ovement </w:t>
        </w:r>
      </w:ins>
      <w:ins w:id="9" w:author="Hyosub Kim" w:date="2020-05-20T13:00:00Z">
        <w:r w:rsidR="00693669">
          <w:rPr>
            <w:b/>
            <w:bCs/>
            <w:u w:val="single"/>
          </w:rPr>
          <w:t>c</w:t>
        </w:r>
      </w:ins>
      <w:ins w:id="10" w:author="Jonathan Wood" w:date="2020-05-19T08:33:00Z">
        <w:del w:id="11" w:author="Hyosub Kim" w:date="2020-05-20T13:00:00Z">
          <w:r w:rsidR="00750A29" w:rsidDel="00693669">
            <w:rPr>
              <w:b/>
              <w:bCs/>
              <w:u w:val="single"/>
            </w:rPr>
            <w:delText>C</w:delText>
          </w:r>
        </w:del>
        <w:r w:rsidR="00750A29">
          <w:rPr>
            <w:b/>
            <w:bCs/>
            <w:u w:val="single"/>
          </w:rPr>
          <w:t xml:space="preserve">onsistency in </w:t>
        </w:r>
      </w:ins>
      <w:ins w:id="12" w:author="Hyosub Kim" w:date="2020-05-20T13:00:00Z">
        <w:r w:rsidR="00693669">
          <w:rPr>
            <w:b/>
            <w:bCs/>
            <w:u w:val="single"/>
          </w:rPr>
          <w:t>locomotor u</w:t>
        </w:r>
      </w:ins>
      <w:ins w:id="13" w:author="Jonathan Wood" w:date="2020-05-19T08:33:00Z">
        <w:del w:id="14" w:author="Hyosub Kim" w:date="2020-05-20T13:00:00Z">
          <w:r w:rsidR="00750A29" w:rsidDel="00693669">
            <w:rPr>
              <w:b/>
              <w:bCs/>
              <w:u w:val="single"/>
            </w:rPr>
            <w:delText>U</w:delText>
          </w:r>
        </w:del>
        <w:r w:rsidR="00750A29">
          <w:rPr>
            <w:b/>
            <w:bCs/>
            <w:u w:val="single"/>
          </w:rPr>
          <w:t>se-</w:t>
        </w:r>
      </w:ins>
      <w:ins w:id="15" w:author="Hyosub Kim" w:date="2020-05-20T13:00:00Z">
        <w:r w:rsidR="00693669">
          <w:rPr>
            <w:b/>
            <w:bCs/>
            <w:u w:val="single"/>
          </w:rPr>
          <w:t>d</w:t>
        </w:r>
      </w:ins>
      <w:ins w:id="16" w:author="Jonathan Wood" w:date="2020-05-19T08:33:00Z">
        <w:del w:id="17" w:author="Hyosub Kim" w:date="2020-05-20T13:00:00Z">
          <w:r w:rsidR="00750A29" w:rsidDel="00693669">
            <w:rPr>
              <w:b/>
              <w:bCs/>
              <w:u w:val="single"/>
            </w:rPr>
            <w:delText>D</w:delText>
          </w:r>
        </w:del>
        <w:r w:rsidR="00750A29">
          <w:rPr>
            <w:b/>
            <w:bCs/>
            <w:u w:val="single"/>
          </w:rPr>
          <w:t xml:space="preserve">ependent </w:t>
        </w:r>
      </w:ins>
      <w:ins w:id="18" w:author="Hyosub Kim" w:date="2020-05-20T13:00:00Z">
        <w:r w:rsidR="00693669">
          <w:rPr>
            <w:b/>
            <w:bCs/>
            <w:u w:val="single"/>
          </w:rPr>
          <w:t>l</w:t>
        </w:r>
      </w:ins>
      <w:ins w:id="19" w:author="Jonathan Wood" w:date="2020-05-19T08:34:00Z">
        <w:del w:id="20" w:author="Hyosub Kim" w:date="2020-05-20T13:00:00Z">
          <w:r w:rsidR="00750A29" w:rsidDel="00693669">
            <w:rPr>
              <w:b/>
              <w:bCs/>
              <w:u w:val="single"/>
            </w:rPr>
            <w:delText>L</w:delText>
          </w:r>
        </w:del>
        <w:r w:rsidR="00750A29">
          <w:rPr>
            <w:b/>
            <w:bCs/>
            <w:u w:val="single"/>
          </w:rPr>
          <w:t>earning</w:t>
        </w:r>
      </w:ins>
    </w:p>
    <w:p w14:paraId="3452F1BF" w14:textId="78C50DB0" w:rsidR="00966CFC" w:rsidRDefault="00966CFC">
      <w:pPr>
        <w:rPr>
          <w:ins w:id="21" w:author="Jonathan Wood" w:date="2020-05-19T15:40:00Z"/>
        </w:rPr>
      </w:pPr>
    </w:p>
    <w:p w14:paraId="4A800581" w14:textId="5FEEF6BF" w:rsidR="00DA120F" w:rsidRPr="00031559" w:rsidRDefault="00DA120F">
      <w:pPr>
        <w:rPr>
          <w:b/>
          <w:bCs/>
          <w:u w:val="single"/>
        </w:rPr>
      </w:pPr>
      <w:r w:rsidRPr="00031559">
        <w:rPr>
          <w:b/>
          <w:bCs/>
          <w:u w:val="single"/>
        </w:rPr>
        <w:t>Introduction</w:t>
      </w:r>
    </w:p>
    <w:p w14:paraId="7EB01ECC" w14:textId="2292B048" w:rsidR="00DA120F" w:rsidRDefault="00DA120F"/>
    <w:p w14:paraId="3D8CBADA" w14:textId="7537017A" w:rsidR="00C901A9" w:rsidRDefault="009A0618">
      <w:r>
        <w:t>Practice</w:t>
      </w:r>
      <w:ins w:id="22" w:author="Hyosub Kim" w:date="2020-05-20T13:02:00Z">
        <w:r w:rsidR="00693669">
          <w:t>,</w:t>
        </w:r>
      </w:ins>
      <w:r w:rsidR="00305607">
        <w:t xml:space="preserve"> </w:t>
      </w:r>
      <w:ins w:id="23" w:author="Jonathan Wood" w:date="2020-05-18T22:27:00Z">
        <w:r w:rsidR="008F366D">
          <w:t>in the form of movement r</w:t>
        </w:r>
      </w:ins>
      <w:ins w:id="24" w:author="Jonathan Wood" w:date="2020-05-18T22:12:00Z">
        <w:r w:rsidR="00510D5B">
          <w:t>epetition</w:t>
        </w:r>
      </w:ins>
      <w:ins w:id="25" w:author="Hyosub Kim" w:date="2020-05-20T13:02:00Z">
        <w:r w:rsidR="00693669">
          <w:t>,</w:t>
        </w:r>
      </w:ins>
      <w:ins w:id="26" w:author="Jonathan Wood" w:date="2020-05-18T22:12:00Z">
        <w:r w:rsidR="00510D5B">
          <w:t xml:space="preserve"> </w:t>
        </w:r>
      </w:ins>
      <w:r>
        <w:t xml:space="preserve">is widely recognized as </w:t>
      </w:r>
      <w:del w:id="27" w:author="Hyosub Kim" w:date="2020-05-20T13:03:00Z">
        <w:r w:rsidR="00305607" w:rsidDel="00693669">
          <w:delText>the most</w:delText>
        </w:r>
      </w:del>
      <w:ins w:id="28" w:author="Hyosub Kim" w:date="2020-05-20T13:03:00Z">
        <w:r w:rsidR="00693669">
          <w:t>an</w:t>
        </w:r>
      </w:ins>
      <w:r w:rsidR="00305607">
        <w:t xml:space="preserve"> indispensable</w:t>
      </w:r>
      <w:r>
        <w:t xml:space="preserve"> component of motor skill acquisition </w:t>
      </w:r>
      <w:r w:rsidR="00510D5B">
        <w:fldChar w:fldCharType="begin"/>
      </w:r>
      <w:r w:rsidR="00510D5B">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del w:id="29" w:author="Jonathan Wood" w:date="2020-05-18T22:27:00Z">
        <w:r w:rsidDel="008F366D">
          <w:delText>However</w:delText>
        </w:r>
      </w:del>
      <w:ins w:id="30" w:author="Jonathan Wood" w:date="2020-05-18T22:27:00Z">
        <w:r w:rsidR="008F366D">
          <w:t>Yet, even after a</w:t>
        </w:r>
      </w:ins>
      <w:ins w:id="31" w:author="Jonathan Wood" w:date="2020-05-18T22:28:00Z">
        <w:r w:rsidR="008F366D">
          <w:t>cquiring a</w:t>
        </w:r>
      </w:ins>
      <w:ins w:id="32" w:author="Jonathan Wood" w:date="2020-05-18T22:27:00Z">
        <w:r w:rsidR="008F366D">
          <w:t xml:space="preserve"> skill</w:t>
        </w:r>
      </w:ins>
      <w:ins w:id="33" w:author="Jonathan Wood" w:date="2020-05-18T22:29:00Z">
        <w:r w:rsidR="008F366D">
          <w:t>, repetition continues to play an important role</w:t>
        </w:r>
      </w:ins>
      <w:del w:id="34" w:author="Jonathan Wood" w:date="2020-05-18T22:28:00Z">
        <w:r w:rsidDel="008F366D">
          <w:delText>,</w:delText>
        </w:r>
      </w:del>
      <w:ins w:id="35" w:author="Jonathan Wood" w:date="2020-05-18T22:28:00Z">
        <w:r w:rsidR="008F366D">
          <w:t>.</w:t>
        </w:r>
      </w:ins>
      <w:r>
        <w:t xml:space="preserve"> </w:t>
      </w:r>
      <w:del w:id="36" w:author="Jonathan Wood" w:date="2020-05-18T22:28:00Z">
        <w:r w:rsidR="005F6476" w:rsidDel="008F366D">
          <w:delText xml:space="preserve">even after a skill </w:delText>
        </w:r>
        <w:r w:rsidR="00305607" w:rsidDel="008F366D">
          <w:delText xml:space="preserve">has been </w:delText>
        </w:r>
        <w:r w:rsidR="005F6476" w:rsidDel="008F366D">
          <w:delText>acquired</w:delText>
        </w:r>
      </w:del>
      <w:del w:id="37" w:author="Jonathan Wood" w:date="2020-05-18T22:26:00Z">
        <w:r w:rsidR="005F6476" w:rsidDel="008F366D">
          <w:delText xml:space="preserve">, </w:delText>
        </w:r>
        <w:r w:rsidR="00305607" w:rsidDel="008F366D">
          <w:delText xml:space="preserve">practice, in the form of movement </w:delText>
        </w:r>
        <w:r w:rsidR="000434DC" w:rsidDel="008F366D">
          <w:delText>repetition</w:delText>
        </w:r>
        <w:r w:rsidR="005F6476" w:rsidDel="008F366D">
          <w:delText xml:space="preserve"> </w:delText>
        </w:r>
        <w:r w:rsidR="00C74495" w:rsidDel="008F366D">
          <w:delText xml:space="preserve">continues to </w:delText>
        </w:r>
        <w:r w:rsidR="005F6476" w:rsidDel="008F366D">
          <w:delText>play an important role</w:delText>
        </w:r>
      </w:del>
      <w:del w:id="38" w:author="Jonathan Wood" w:date="2020-05-19T08:14:00Z">
        <w:r w:rsidR="005F6476" w:rsidDel="007B1EA8">
          <w:delText xml:space="preserve">. </w:delText>
        </w:r>
      </w:del>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173209">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0434DC">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 </w:t>
      </w:r>
      <w:r w:rsidR="000434DC">
        <w:fldChar w:fldCharType="begin"/>
      </w:r>
      <w:r w:rsidR="000434DC">
        <w:instrText xml:space="preserve"> ADDIN ZOTERO_ITEM CSL_CITATION {"citationID":"IKIuJwEa","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0434DC">
        <w:fldChar w:fldCharType="separate"/>
      </w:r>
      <w:r w:rsidR="000434DC" w:rsidRPr="00F75235">
        <w:t>(Classen et al., 1998; Diedrichsen et al., 2010)</w:t>
      </w:r>
      <w:r w:rsidR="000434DC">
        <w:fldChar w:fldCharType="end"/>
      </w:r>
      <w:r w:rsidR="000434DC">
        <w:t xml:space="preserve">. </w:t>
      </w:r>
      <w:commentRangeStart w:id="39"/>
      <w:commentRangeStart w:id="40"/>
      <w:del w:id="41" w:author="Jonathan Wood" w:date="2020-05-18T22:40:00Z">
        <w:r w:rsidR="008A69FA" w:rsidDel="00381226">
          <w:delText xml:space="preserve">This </w:delText>
        </w:r>
        <w:r w:rsidR="0096539F" w:rsidDel="00381226">
          <w:delText>may</w:delText>
        </w:r>
        <w:r w:rsidR="008A69FA" w:rsidDel="00381226">
          <w:delText xml:space="preserve"> explain why a professional basketball player continues to practice catching and shooting a jump shot even after taking thousands of practice shots throughout a career</w:delText>
        </w:r>
        <w:commentRangeEnd w:id="39"/>
        <w:r w:rsidR="00381226" w:rsidDel="00381226">
          <w:rPr>
            <w:rStyle w:val="CommentReference"/>
          </w:rPr>
          <w:commentReference w:id="39"/>
        </w:r>
      </w:del>
      <w:commentRangeEnd w:id="40"/>
      <w:r w:rsidR="00693669">
        <w:rPr>
          <w:rStyle w:val="CommentReference"/>
        </w:rPr>
        <w:commentReference w:id="40"/>
      </w:r>
      <w:del w:id="42" w:author="Jonathan Wood" w:date="2020-05-18T22:40:00Z">
        <w:r w:rsidR="008A69FA" w:rsidDel="00381226">
          <w:delText xml:space="preserve">. </w:delText>
        </w:r>
      </w:del>
      <w:ins w:id="43" w:author="Jonathan Wood" w:date="2020-05-18T22:37:00Z">
        <w:r w:rsidR="00381226">
          <w:t>Th</w:t>
        </w:r>
      </w:ins>
      <w:ins w:id="44" w:author="Hyosub Kim" w:date="2020-05-20T13:06:00Z">
        <w:r w:rsidR="00693669">
          <w:t xml:space="preserve">ese features of use-dependent learning </w:t>
        </w:r>
      </w:ins>
      <w:ins w:id="45" w:author="Jonathan Wood" w:date="2020-05-18T22:37:00Z">
        <w:del w:id="46" w:author="Hyosub Kim" w:date="2020-05-20T13:06:00Z">
          <w:r w:rsidR="00381226" w:rsidDel="00693669">
            <w:delText>is</w:delText>
          </w:r>
        </w:del>
        <w:r w:rsidR="00381226">
          <w:t xml:space="preserve"> may explain why a sprinter continues to practice her strid</w:t>
        </w:r>
      </w:ins>
      <w:ins w:id="47" w:author="Jonathan Wood" w:date="2020-05-18T22:39:00Z">
        <w:r w:rsidR="00381226">
          <w:t xml:space="preserve">e </w:t>
        </w:r>
      </w:ins>
      <w:ins w:id="48" w:author="Jonathan Wood" w:date="2020-05-19T12:45:00Z">
        <w:r w:rsidR="003F6E97">
          <w:t xml:space="preserve">timing </w:t>
        </w:r>
      </w:ins>
      <w:ins w:id="49" w:author="Jonathan Wood" w:date="2020-05-18T22:40:00Z">
        <w:r w:rsidR="00381226">
          <w:t xml:space="preserve">years after she initially learned how to sprint. </w:t>
        </w:r>
      </w:ins>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del w:id="50" w:author="Jonathan Wood" w:date="2020-05-18T22:40:00Z">
        <w:r w:rsidR="00980663" w:rsidDel="00381226">
          <w:delText xml:space="preserve">basketball </w:delText>
        </w:r>
      </w:del>
      <w:ins w:id="51" w:author="Jonathan Wood" w:date="2020-05-18T22:40:00Z">
        <w:r w:rsidR="00381226">
          <w:t xml:space="preserve">sprinters’ </w:t>
        </w:r>
      </w:ins>
      <w:del w:id="52" w:author="Jonathan Wood" w:date="2020-05-18T22:40:00Z">
        <w:r w:rsidR="00980663" w:rsidDel="00381226">
          <w:delText>players</w:delText>
        </w:r>
      </w:del>
      <w:r w:rsidR="00980663">
        <w:t xml:space="preserve"> </w:t>
      </w:r>
      <w:del w:id="53" w:author="Jonathan Wood" w:date="2020-05-18T22:33:00Z">
        <w:r w:rsidR="00677EEB" w:rsidDel="00381226">
          <w:delText xml:space="preserve">movements </w:delText>
        </w:r>
      </w:del>
      <w:ins w:id="54" w:author="Jonathan Wood" w:date="2020-05-18T22:40:00Z">
        <w:r w:rsidR="00381226">
          <w:t>strides</w:t>
        </w:r>
      </w:ins>
      <w:ins w:id="55" w:author="Jonathan Wood" w:date="2020-05-18T22:33:00Z">
        <w:r w:rsidR="00381226">
          <w:t xml:space="preserve"> </w:t>
        </w:r>
      </w:ins>
      <w:r w:rsidR="00677EEB">
        <w:t xml:space="preserve">be during practice to engage </w:t>
      </w:r>
      <w:ins w:id="56" w:author="Jonathan Wood" w:date="2020-05-19T12:46:00Z">
        <w:r w:rsidR="003F6E97">
          <w:t>the</w:t>
        </w:r>
      </w:ins>
      <w:del w:id="57" w:author="Jonathan Wood" w:date="2020-05-19T12:46:00Z">
        <w:r w:rsidR="00677EEB" w:rsidDel="003F6E97">
          <w:delText>a</w:delText>
        </w:r>
      </w:del>
      <w:r w:rsidR="00677EEB">
        <w:t xml:space="preserve"> </w:t>
      </w:r>
      <w:r w:rsidR="00F246B2">
        <w:t>repetition-based learning</w:t>
      </w:r>
      <w:r w:rsidR="00C901A9">
        <w:t xml:space="preserve"> process?</w:t>
      </w:r>
    </w:p>
    <w:p w14:paraId="139CE9A6" w14:textId="05BC4CF1" w:rsidR="008E5543" w:rsidRDefault="008E5543"/>
    <w:p w14:paraId="4DFB7587" w14:textId="77777777" w:rsidR="003B2645" w:rsidRDefault="00757D6B" w:rsidP="00EC0631">
      <w:pPr>
        <w:rPr>
          <w:ins w:id="58" w:author="Hyosub Kim" w:date="2020-05-20T13:12:00Z"/>
        </w:rPr>
      </w:pPr>
      <w:r>
        <w:t>Most</w:t>
      </w:r>
      <w:r w:rsidR="00345474">
        <w:t xml:space="preserve"> </w:t>
      </w:r>
      <w:r>
        <w:t xml:space="preserve">motor learning studies </w:t>
      </w:r>
      <w:proofErr w:type="spellStart"/>
      <w:ins w:id="59" w:author="Hyosub Kim" w:date="2020-05-20T13:07:00Z">
        <w:r w:rsidR="00693669">
          <w:t>of</w:t>
        </w:r>
      </w:ins>
      <w:del w:id="60" w:author="Hyosub Kim" w:date="2020-05-20T13:07:00Z">
        <w:r w:rsidDel="00693669">
          <w:delText>probing the</w:delText>
        </w:r>
      </w:del>
      <w:ins w:id="61" w:author="Jonathan Wood" w:date="2020-05-19T12:46:00Z">
        <w:del w:id="62" w:author="Hyosub Kim" w:date="2020-05-20T13:07:00Z">
          <w:r w:rsidR="003F6E97" w:rsidDel="00693669">
            <w:delText xml:space="preserve"> repetition based learning process:</w:delText>
          </w:r>
        </w:del>
      </w:ins>
      <w:del w:id="63" w:author="Hyosub Kim" w:date="2020-05-20T13:07:00Z">
        <w:r w:rsidDel="00693669">
          <w:delText xml:space="preserve"> </w:delText>
        </w:r>
      </w:del>
      <w:r>
        <w:t>use</w:t>
      </w:r>
      <w:proofErr w:type="spellEnd"/>
      <w:r>
        <w:t xml:space="preserve">-dependent </w:t>
      </w:r>
      <w:del w:id="64" w:author="Jonathan Wood" w:date="2020-05-19T12:47:00Z">
        <w:r w:rsidDel="003F6E97">
          <w:delText>process</w:delText>
        </w:r>
        <w:r w:rsidR="002807A6" w:rsidDel="003F6E97">
          <w:delText xml:space="preserve"> </w:delText>
        </w:r>
      </w:del>
      <w:ins w:id="65" w:author="Jonathan Wood" w:date="2020-05-19T12:47:00Z">
        <w:r w:rsidR="003F6E97">
          <w:t xml:space="preserve">plasticity </w:t>
        </w:r>
      </w:ins>
      <w:r w:rsidR="002807A6">
        <w:t>(UDP)</w:t>
      </w:r>
      <w:r>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10D5B">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UDP 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commentRangeStart w:id="66"/>
      <w:r w:rsidR="0086160D">
        <w:t>On the other hand, reaching for an object</w:t>
      </w:r>
      <w:r w:rsidR="003B09A4">
        <w:t>,</w:t>
      </w:r>
      <w:r w:rsidR="00345474">
        <w:t xml:space="preserve"> </w:t>
      </w:r>
      <w:r w:rsidR="003B09A4">
        <w:t>such as</w:t>
      </w:r>
      <w:r w:rsidR="00345474">
        <w:t xml:space="preserve"> a glass of water, is </w:t>
      </w:r>
      <w:r w:rsidR="003B09A4">
        <w:t xml:space="preserve">discrete and is </w:t>
      </w:r>
      <w:r w:rsidR="0086160D">
        <w:t xml:space="preserve">usually </w:t>
      </w:r>
      <w:r w:rsidR="00345474">
        <w:t xml:space="preserve">accomplished </w:t>
      </w:r>
      <w:del w:id="67" w:author="Hyosub Kim" w:date="2020-05-20T13:08:00Z">
        <w:r w:rsidR="00345474" w:rsidDel="00693669">
          <w:delText xml:space="preserve">in </w:delText>
        </w:r>
      </w:del>
      <w:ins w:id="68" w:author="Hyosub Kim" w:date="2020-05-20T13:08:00Z">
        <w:r w:rsidR="00693669">
          <w:t xml:space="preserve">as </w:t>
        </w:r>
      </w:ins>
      <w:r w:rsidR="00345474">
        <w:t>one movement</w:t>
      </w:r>
      <w:r w:rsidR="0086160D">
        <w:t>.</w:t>
      </w:r>
      <w:r w:rsidR="009B3411">
        <w:t xml:space="preserve"> </w:t>
      </w:r>
      <w:r w:rsidR="00510D5B">
        <w:t>Indeed, fast reaching is plann</w:t>
      </w:r>
      <w:ins w:id="69" w:author="Jonathan Wood" w:date="2020-05-18T22:41:00Z">
        <w:r w:rsidR="00EE6EFE">
          <w:t>ed</w:t>
        </w:r>
      </w:ins>
      <w:del w:id="70" w:author="Jonathan Wood" w:date="2020-05-18T22:41:00Z">
        <w:r w:rsidR="00510D5B" w:rsidDel="00EE6EFE">
          <w:delText>ing</w:delText>
        </w:r>
      </w:del>
      <w:r w:rsidR="00510D5B">
        <w:t xml:space="preserve"> and fully specified prior to movement initiation </w:t>
      </w:r>
      <w:r w:rsidR="00510D5B">
        <w:fldChar w:fldCharType="begin"/>
      </w:r>
      <w:r w:rsidR="00510D5B">
        <w:instrText xml:space="preserve"> ADDIN ZOTERO_ITEM CSL_CITATION {"citationID":"brJ2l10u","properties":{"formattedCitation":"(Shadmehr and Wise, 2005)","plainCitation":"(Shadmehr and Wise, 2005)","noteIndex":0},"citationItems":[{"id":1857,"uris":["http://zotero.org/users/5226272/items/64CR2ADZ"],"uri":["http://zotero.org/users/5226272/items/64CR2ADZ"],"itemData":{"id":1857,"type":"book","event-place":"Cambridge, Mass","ISBN":"978-0-262-19508-9","language":"English","note":"OCLC: 981050937","publisher":"The MIT Press","publisher-place":"Cambridge, Mass","source":"Open WorldCat","title":"The computational neurobiology of reaching and pointing a foundation for motor learning","author":[{"family":"Shadmehr","given":"Reza"},{"family":"Wise","given":"Steven P"}],"issued":{"date-parts":[["2005"]]}}}],"schema":"https://github.com/citation-style-language/schema/raw/master/csl-citation.json"} </w:instrText>
      </w:r>
      <w:r w:rsidR="00510D5B">
        <w:fldChar w:fldCharType="separate"/>
      </w:r>
      <w:r w:rsidR="00510D5B" w:rsidRPr="00510D5B">
        <w:t>(Shadmehr and Wise, 2005)</w:t>
      </w:r>
      <w:r w:rsidR="00510D5B">
        <w:fldChar w:fldCharType="end"/>
      </w:r>
      <w:r w:rsidR="00510D5B">
        <w:t xml:space="preserve">. </w:t>
      </w:r>
      <w:commentRangeEnd w:id="66"/>
      <w:r w:rsidR="003B2645">
        <w:rPr>
          <w:rStyle w:val="CommentReference"/>
        </w:rPr>
        <w:commentReference w:id="66"/>
      </w:r>
      <w:r w:rsidR="009B3411">
        <w:t xml:space="preserve">The cyclical, repetitive nature of walking creates an excellent opportunity to study </w:t>
      </w:r>
      <w:del w:id="71" w:author="Hyosub Kim" w:date="2020-05-20T13:08:00Z">
        <w:r w:rsidR="009B3411" w:rsidDel="00693669">
          <w:delText xml:space="preserve">the </w:delText>
        </w:r>
      </w:del>
      <w:r w:rsidR="009B3411">
        <w:t>use-dependent learning</w:t>
      </w:r>
      <w:del w:id="72" w:author="Hyosub Kim" w:date="2020-05-20T13:08:00Z">
        <w:r w:rsidR="009B3411" w:rsidDel="00693669">
          <w:delText xml:space="preserve"> process</w:delText>
        </w:r>
      </w:del>
      <w:r w:rsidR="009B3411">
        <w:t xml:space="preserve">. </w:t>
      </w:r>
    </w:p>
    <w:p w14:paraId="0B53C142" w14:textId="77777777" w:rsidR="003B2645" w:rsidRDefault="003B2645" w:rsidP="00EC0631">
      <w:pPr>
        <w:rPr>
          <w:ins w:id="73" w:author="Hyosub Kim" w:date="2020-05-20T13:12:00Z"/>
        </w:rPr>
      </w:pPr>
    </w:p>
    <w:p w14:paraId="1640AE0E" w14:textId="54E55DDA" w:rsidR="00EC0631" w:rsidRDefault="00565ACF" w:rsidP="00EC0631">
      <w:r>
        <w:t>A</w:t>
      </w:r>
      <w:r w:rsidR="009B3411">
        <w:t xml:space="preserve"> recent study </w:t>
      </w:r>
      <w:ins w:id="74" w:author="Jonathan Wood" w:date="2020-05-18T22:42:00Z">
        <w:r w:rsidR="00EE6EFE">
          <w:t>demonstrated</w:t>
        </w:r>
      </w:ins>
      <w:ins w:id="75" w:author="Jonathan Wood" w:date="2020-05-18T22:23:00Z">
        <w:r w:rsidR="008F366D">
          <w:t xml:space="preserve"> that use-dependent biases play a role in </w:t>
        </w:r>
        <w:commentRangeStart w:id="76"/>
        <w:r w:rsidR="008F366D">
          <w:t>walking</w:t>
        </w:r>
      </w:ins>
      <w:commentRangeEnd w:id="76"/>
      <w:r w:rsidR="003B2645">
        <w:rPr>
          <w:rStyle w:val="CommentReference"/>
        </w:rPr>
        <w:commentReference w:id="76"/>
      </w:r>
      <w:ins w:id="77" w:author="Jonathan Wood" w:date="2020-05-18T22:23:00Z">
        <w:r w:rsidR="008F366D">
          <w:t xml:space="preserve">. </w:t>
        </w:r>
      </w:ins>
      <w:del w:id="78" w:author="Jonathan Wood" w:date="2020-05-18T22:23:00Z">
        <w:r w:rsidR="009B3411" w:rsidDel="008F366D">
          <w:delText>used</w:delText>
        </w:r>
        <w:r w:rsidR="00B7311C" w:rsidDel="008F366D">
          <w:delText xml:space="preserve"> </w:delText>
        </w:r>
        <w:r w:rsidR="00031CA2" w:rsidDel="008F366D">
          <w:delText>v</w:delText>
        </w:r>
      </w:del>
      <w:ins w:id="79" w:author="Jonathan Wood" w:date="2020-05-18T22:23:00Z">
        <w:r w:rsidR="008F366D">
          <w:t>V</w:t>
        </w:r>
      </w:ins>
      <w:r w:rsidR="00031CA2">
        <w:t xml:space="preserve">isual </w:t>
      </w:r>
      <w:r w:rsidR="00EC0631">
        <w:t xml:space="preserve">targets </w:t>
      </w:r>
      <w:ins w:id="80" w:author="Jonathan Wood" w:date="2020-05-18T22:23:00Z">
        <w:r w:rsidR="008F366D">
          <w:t xml:space="preserve">were used </w:t>
        </w:r>
      </w:ins>
      <w:r w:rsidR="009B3411">
        <w:t xml:space="preserve">to </w:t>
      </w:r>
      <w:r w:rsidR="00EC0631">
        <w:t xml:space="preserve">guide participants into walking with </w:t>
      </w:r>
      <w:r w:rsidR="009B3411">
        <w:t>an asymmetr</w:t>
      </w:r>
      <w:r w:rsidR="00EC0631">
        <w:t>y</w:t>
      </w:r>
      <w:r w:rsidR="00E74E5A">
        <w:t xml:space="preserve"> </w:t>
      </w:r>
      <w:r w:rsidR="009B3411">
        <w:t>(i.e. a limp)</w:t>
      </w:r>
      <w:r w:rsidR="00EC0631">
        <w:t>.</w:t>
      </w:r>
      <w:r w:rsidR="009B3411">
        <w:t xml:space="preserve"> </w:t>
      </w:r>
      <w:r w:rsidR="00E74E5A">
        <w:t xml:space="preserve">Practicing this </w:t>
      </w:r>
      <w:r w:rsidR="00EC0631">
        <w:t xml:space="preserve">asymmetric walking pattern </w:t>
      </w:r>
      <w:r w:rsidR="00E74E5A">
        <w:t xml:space="preserve">caused </w:t>
      </w:r>
      <w:r w:rsidR="002807A6">
        <w:t xml:space="preserve">a </w:t>
      </w:r>
      <w:r w:rsidR="00EC0631">
        <w:t>use-dependent bias</w:t>
      </w:r>
      <w:r w:rsidR="0096539F">
        <w:t>:</w:t>
      </w:r>
      <w:r w:rsidR="002807A6">
        <w:t xml:space="preserve"> </w:t>
      </w:r>
      <w:r w:rsidR="000C1E7C">
        <w:t>when</w:t>
      </w:r>
      <w:r w:rsidR="00EC0631">
        <w:t xml:space="preserve"> all visual feedback was removed and participants were instructed to “walk normally”</w:t>
      </w:r>
      <w:r w:rsidR="0096539F">
        <w:t>, participants demonstrated a small, but persistent aftereffect resembling the practiced limp</w:t>
      </w:r>
      <w:ins w:id="81" w:author="Jonathan Wood" w:date="2020-05-19T15:28:00Z">
        <w:r w:rsidR="003363A7">
          <w:t xml:space="preserve"> (Wood et al., 2020)</w:t>
        </w:r>
      </w:ins>
      <w:r w:rsidR="000C1E7C">
        <w:t>.</w:t>
      </w:r>
      <w:ins w:id="82" w:author="Jonathan Wood" w:date="2020-05-19T12:51:00Z">
        <w:r w:rsidR="00A73CED">
          <w:t xml:space="preserve"> </w:t>
        </w:r>
      </w:ins>
      <w:del w:id="83" w:author="Jonathan Wood" w:date="2020-05-19T15:28:00Z">
        <w:r w:rsidR="000C1E7C" w:rsidDel="003363A7">
          <w:delText xml:space="preserve"> </w:delText>
        </w:r>
      </w:del>
      <w:del w:id="84" w:author="Jonathan Wood" w:date="2020-05-18T22:24:00Z">
        <w:r w:rsidR="000C1E7C" w:rsidDel="008F366D">
          <w:delText xml:space="preserve">This study </w:delText>
        </w:r>
      </w:del>
      <w:del w:id="85" w:author="Jonathan Wood" w:date="2020-05-18T22:23:00Z">
        <w:r w:rsidR="002867D9" w:rsidDel="008F366D">
          <w:delText>indicates that</w:delText>
        </w:r>
        <w:r w:rsidR="000C1E7C" w:rsidDel="008F366D">
          <w:delText xml:space="preserve"> use-dependent bias</w:delText>
        </w:r>
        <w:r w:rsidR="002807A6" w:rsidDel="008F366D">
          <w:delText>es</w:delText>
        </w:r>
        <w:r w:rsidR="000C1E7C" w:rsidDel="008F366D">
          <w:delText xml:space="preserve"> </w:delText>
        </w:r>
        <w:r w:rsidR="002867D9" w:rsidDel="008F366D">
          <w:delText>also play a role</w:delText>
        </w:r>
        <w:r w:rsidR="000C1E7C" w:rsidDel="008F366D">
          <w:delText xml:space="preserve"> in walking</w:delText>
        </w:r>
        <w:r w:rsidR="002867D9" w:rsidDel="008F366D">
          <w:delText>.</w:delText>
        </w:r>
        <w:r w:rsidR="000C1E7C" w:rsidDel="008F366D">
          <w:delText xml:space="preserve"> </w:delText>
        </w:r>
      </w:del>
      <w:ins w:id="86" w:author="Jonathan Wood" w:date="2020-05-18T23:12:00Z">
        <w:r w:rsidR="005B0478">
          <w:t xml:space="preserve">However, since normal </w:t>
        </w:r>
      </w:ins>
      <w:ins w:id="87" w:author="Jonathan Wood" w:date="2020-05-18T23:13:00Z">
        <w:r w:rsidR="005B0478">
          <w:t>movement</w:t>
        </w:r>
      </w:ins>
      <w:ins w:id="88" w:author="Jonathan Wood" w:date="2020-05-18T23:12:00Z">
        <w:r w:rsidR="005B0478">
          <w:t xml:space="preserve"> is variable,</w:t>
        </w:r>
      </w:ins>
      <w:del w:id="89" w:author="Jonathan Wood" w:date="2020-05-18T23:10:00Z">
        <w:r w:rsidR="002867D9" w:rsidDel="005B0478">
          <w:delText>However,</w:delText>
        </w:r>
        <w:r w:rsidR="000C1E7C" w:rsidDel="005B0478">
          <w:delText xml:space="preserve"> </w:delText>
        </w:r>
        <w:r w:rsidR="002867D9" w:rsidDel="005B0478">
          <w:delText xml:space="preserve">as </w:delText>
        </w:r>
        <w:r w:rsidR="000C1E7C" w:rsidDel="005B0478">
          <w:delText>walking is more variable than reaching</w:delText>
        </w:r>
        <w:r w:rsidR="002867D9" w:rsidDel="005B0478">
          <w:delText xml:space="preserve"> (citation?)</w:delText>
        </w:r>
        <w:r w:rsidR="000C1E7C" w:rsidDel="005B0478">
          <w:delText>,</w:delText>
        </w:r>
      </w:del>
      <w:r w:rsidR="000C1E7C">
        <w:t xml:space="preserve"> it is unclear how consistent the practice must be to activate the use-dependent </w:t>
      </w:r>
      <w:r w:rsidR="002807A6">
        <w:t>process</w:t>
      </w:r>
      <w:r w:rsidR="000C1E7C">
        <w:t xml:space="preserve">. </w:t>
      </w:r>
      <w:commentRangeStart w:id="90"/>
      <w:ins w:id="91" w:author="Hyosub Kim" w:date="2020-05-20T13:16:00Z">
        <w:r w:rsidR="003B2645">
          <w:t xml:space="preserve">Furthermore, there has been no computational account of use-dependent learning in locomotion. </w:t>
        </w:r>
      </w:ins>
      <w:commentRangeEnd w:id="90"/>
      <w:ins w:id="92" w:author="Hyosub Kim" w:date="2020-05-20T13:17:00Z">
        <w:r w:rsidR="003B2645">
          <w:rPr>
            <w:rStyle w:val="CommentReference"/>
          </w:rPr>
          <w:commentReference w:id="90"/>
        </w:r>
      </w:ins>
    </w:p>
    <w:p w14:paraId="221ABD9A" w14:textId="77777777" w:rsidR="00565ACF" w:rsidRDefault="00565ACF"/>
    <w:p w14:paraId="0E713808" w14:textId="2AA1955C" w:rsidR="006522EE" w:rsidDel="008F366D" w:rsidRDefault="00794216">
      <w:pPr>
        <w:rPr>
          <w:del w:id="93" w:author="Jonathan Wood" w:date="2020-05-18T22:24:00Z"/>
        </w:rPr>
      </w:pPr>
      <w:r>
        <w:t xml:space="preserve">Here, through computational modeling, simulations, and a series of behavioral experiments, we directly tackle the question of how the consistency of movement patterns impacts use-dependent learning. We first provide two distinct computational accounts of how UDP </w:t>
      </w:r>
      <w:r w:rsidR="002867D9">
        <w:t xml:space="preserve">may </w:t>
      </w:r>
      <w:r>
        <w:t>arise</w:t>
      </w:r>
      <w:r w:rsidR="00A94B48">
        <w:t xml:space="preserve">. In </w:t>
      </w:r>
      <w:r w:rsidR="002867D9">
        <w:t xml:space="preserve">the </w:t>
      </w:r>
      <w:r w:rsidR="00B85A88">
        <w:t xml:space="preserve">Adaptive </w:t>
      </w:r>
      <w:r>
        <w:t>Bayesian model</w:t>
      </w:r>
      <w:r w:rsidR="00A94B48">
        <w:t xml:space="preserve">, adopted from a study of reaching </w:t>
      </w:r>
      <w:r w:rsidR="00B85A88">
        <w:fldChar w:fldCharType="begin"/>
      </w:r>
      <w:r w:rsidR="00B85A88">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B85A88">
        <w:fldChar w:fldCharType="separate"/>
      </w:r>
      <w:r w:rsidR="00B85A88" w:rsidRPr="00B85A88">
        <w:t>(Verstynen and Sabes, 2011)</w:t>
      </w:r>
      <w:r w:rsidR="00B85A88">
        <w:fldChar w:fldCharType="end"/>
      </w:r>
      <w:r w:rsidR="00A94B48">
        <w:t xml:space="preserve">, UDP is framed as a process </w:t>
      </w:r>
      <w:r w:rsidR="00713B83">
        <w:t xml:space="preserve">which combines </w:t>
      </w:r>
      <w:r w:rsidR="00A94B48">
        <w:t xml:space="preserve">quickly adapting prior probabilities of target (step) locations with current sensory estimates of where to step. </w:t>
      </w:r>
      <w:r w:rsidR="007C3D1D">
        <w:t>Thus, the magnitude of use-dependent bias</w:t>
      </w:r>
      <w:del w:id="94" w:author="Jonathan Wood" w:date="2020-05-18T22:44:00Z">
        <w:r w:rsidR="007C3D1D" w:rsidDel="00EE6EFE">
          <w:delText>es</w:delText>
        </w:r>
      </w:del>
      <w:r w:rsidR="007C3D1D">
        <w:t xml:space="preserve"> is directly related to the consistency of the environment, or target locations. Our second model involves</w:t>
      </w:r>
      <w:r w:rsidR="00A94B48">
        <w:t xml:space="preserve"> </w:t>
      </w:r>
      <w:r w:rsidR="007C3D1D">
        <w:t>two processes acting in parallel: a</w:t>
      </w:r>
      <w:r w:rsidR="00A94B48">
        <w:t xml:space="preserve"> strategic learning </w:t>
      </w:r>
      <w:r w:rsidR="007C3D1D">
        <w:t xml:space="preserve">process that is active when the goal is to match step lengths to </w:t>
      </w:r>
      <w:r w:rsidR="00A94B48">
        <w:t>visual targets</w:t>
      </w:r>
      <w:del w:id="95" w:author="Hyosub Kim" w:date="2020-05-20T13:18:00Z">
        <w:r w:rsidR="00A94B48" w:rsidDel="003B2645">
          <w:delText xml:space="preserve"> (process 1)</w:delText>
        </w:r>
      </w:del>
      <w:r w:rsidR="00A94B48">
        <w:t xml:space="preserve">, and </w:t>
      </w:r>
      <w:r w:rsidR="007C3D1D">
        <w:t>in parallel, a slow</w:t>
      </w:r>
      <w:r w:rsidR="00EE2D65">
        <w:t>ly updating</w:t>
      </w:r>
      <w:r w:rsidR="007C3D1D">
        <w:t xml:space="preserve"> UDP process that biases movements in the direction of </w:t>
      </w:r>
      <w:r w:rsidR="00EE2D65">
        <w:t xml:space="preserve">immediately preceding </w:t>
      </w:r>
      <w:r w:rsidR="007C3D1D">
        <w:t>movements</w:t>
      </w:r>
      <w:r w:rsidR="00EE2D65">
        <w:t xml:space="preserve"> </w:t>
      </w:r>
      <w:r w:rsidR="00EE2D65">
        <w:fldChar w:fldCharType="begin"/>
      </w:r>
      <w:r w:rsidR="00EE2D65">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EE2D65">
        <w:fldChar w:fldCharType="separate"/>
      </w:r>
      <w:r w:rsidR="00EE2D65" w:rsidRPr="00291398">
        <w:t>(</w:t>
      </w:r>
      <w:ins w:id="96" w:author="Jonathan Wood" w:date="2020-05-18T22:49:00Z">
        <w:del w:id="97" w:author="Hyosub Kim" w:date="2020-05-20T13:18:00Z">
          <w:r w:rsidR="00AA1601" w:rsidDel="003B2645">
            <w:delText>p</w:delText>
          </w:r>
        </w:del>
      </w:ins>
      <w:ins w:id="98" w:author="Jonathan Wood" w:date="2020-05-18T22:44:00Z">
        <w:del w:id="99" w:author="Hyosub Kim" w:date="2020-05-20T13:18:00Z">
          <w:r w:rsidR="00EE6EFE" w:rsidDel="003B2645">
            <w:delText>rocess 2;</w:delText>
          </w:r>
        </w:del>
        <w:r w:rsidR="00EE6EFE">
          <w:t xml:space="preserve"> </w:t>
        </w:r>
      </w:ins>
      <w:r w:rsidR="00EE2D65" w:rsidRPr="00291398">
        <w:t>Diedrichsen et al., 2010)</w:t>
      </w:r>
      <w:r w:rsidR="00EE2D65">
        <w:fldChar w:fldCharType="end"/>
      </w:r>
      <w:r w:rsidR="007C3D1D">
        <w:t xml:space="preserve">. Critically, our two-process model is much less sensitive to the </w:t>
      </w:r>
      <w:r w:rsidR="00EE2D65">
        <w:t>consistency of the environment than the Bayesian model</w:t>
      </w:r>
      <w:r w:rsidR="00161EF8">
        <w:t>. T</w:t>
      </w:r>
      <w:r w:rsidR="00EE2D65">
        <w:t>hus</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204B02C6" w14:textId="77777777" w:rsidR="00B443CF" w:rsidRDefault="00B443CF"/>
    <w:p w14:paraId="7E70AA64" w14:textId="77777777" w:rsidR="002867D9" w:rsidRDefault="002867D9">
      <w:pPr>
        <w:rPr>
          <w:b/>
          <w:bCs/>
          <w:u w:val="single"/>
        </w:rPr>
      </w:pPr>
    </w:p>
    <w:p w14:paraId="0021EE6C" w14:textId="151269C7" w:rsidR="00A82522" w:rsidRPr="00031559" w:rsidRDefault="00F56304">
      <w:pPr>
        <w:rPr>
          <w:b/>
          <w:bCs/>
          <w:u w:val="single"/>
        </w:rPr>
      </w:pPr>
      <w:r>
        <w:rPr>
          <w:b/>
          <w:bCs/>
          <w:u w:val="single"/>
        </w:rPr>
        <w:t xml:space="preserve">Materials and </w:t>
      </w:r>
      <w:r w:rsidR="00A82522" w:rsidRPr="00031559">
        <w:rPr>
          <w:b/>
          <w:bCs/>
          <w:u w:val="single"/>
        </w:rPr>
        <w:t>Methods</w:t>
      </w:r>
    </w:p>
    <w:p w14:paraId="53922734" w14:textId="4D7422FC" w:rsidR="005D6D5A" w:rsidRDefault="005D6D5A"/>
    <w:p w14:paraId="007799BA" w14:textId="7032D004" w:rsidR="00105698" w:rsidRPr="00BD4609" w:rsidRDefault="00105698" w:rsidP="00105698">
      <w:pPr>
        <w:rPr>
          <w:b/>
          <w:bCs/>
        </w:rPr>
      </w:pPr>
      <w:r w:rsidRPr="007D3C9C">
        <w:rPr>
          <w:b/>
          <w:bCs/>
        </w:rPr>
        <w:t>Behavioral Methods</w:t>
      </w:r>
      <w:r>
        <w:rPr>
          <w:b/>
          <w:bCs/>
        </w:rPr>
        <w:t>:</w:t>
      </w:r>
    </w:p>
    <w:p w14:paraId="075111F2" w14:textId="77777777" w:rsidR="00105698" w:rsidRPr="00031559" w:rsidRDefault="00105698" w:rsidP="00105698">
      <w:pPr>
        <w:rPr>
          <w:b/>
          <w:bCs/>
          <w:i/>
          <w:iCs/>
          <w:u w:val="single"/>
        </w:rPr>
      </w:pPr>
      <w:r w:rsidRPr="00031559">
        <w:rPr>
          <w:i/>
          <w:iCs/>
          <w:u w:val="single"/>
        </w:rPr>
        <w:t>Participants</w:t>
      </w:r>
      <w:r w:rsidRPr="00031559">
        <w:rPr>
          <w:b/>
          <w:bCs/>
          <w:i/>
          <w:iCs/>
          <w:u w:val="single"/>
        </w:rPr>
        <w:t xml:space="preserve">: </w:t>
      </w:r>
    </w:p>
    <w:p w14:paraId="2DBCEC3B" w14:textId="6574C5EB" w:rsidR="00BB6E69" w:rsidRDefault="00105698" w:rsidP="00105698">
      <w:r>
        <w:t>Young, healthy 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BB6E69">
        <w:t>;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niversity name redacted until approved for publication) institutional review board. We expect to recruit 12</w:t>
      </w:r>
      <w:r w:rsidR="00EC01CF">
        <w:t>-</w:t>
      </w:r>
      <w:r w:rsidR="00CE2F32">
        <w:t>18</w:t>
      </w:r>
      <w:r>
        <w:t xml:space="preserve"> individuals </w:t>
      </w:r>
      <w:r w:rsidR="0049425E">
        <w:t xml:space="preserve">for this study. </w:t>
      </w:r>
      <w:r w:rsidR="0049425E" w:rsidRPr="0049425E">
        <w:t xml:space="preserve">The </w:t>
      </w:r>
      <w:r w:rsidR="00735C46">
        <w:t>sample size</w:t>
      </w:r>
      <w:r w:rsidR="0049425E" w:rsidRPr="0049425E">
        <w:t xml:space="preserve"> was chosen to </w:t>
      </w:r>
      <w:r w:rsidR="0049425E">
        <w:t xml:space="preserve">ensure </w:t>
      </w:r>
      <w:r w:rsidR="00AA60C2">
        <w:t>appropriate counterbalancing</w:t>
      </w:r>
      <w:r w:rsidR="00735C46">
        <w:t xml:space="preserve"> of practice schedules across participants while also being well-above</w:t>
      </w:r>
      <w:r w:rsidR="0049425E" w:rsidRPr="0049425E">
        <w:t xml:space="preserve"> the threshold for good statistical power relative to documented</w:t>
      </w:r>
      <w:r w:rsidR="0049425E">
        <w:t xml:space="preserve"> </w:t>
      </w:r>
      <w:r w:rsidR="0049425E" w:rsidRPr="0049425E">
        <w:t xml:space="preserve">effect sizes in </w:t>
      </w:r>
      <w:r w:rsidR="0049425E">
        <w:t>comparable motor learning studies</w:t>
      </w:r>
      <w:r w:rsidR="00D81DF1">
        <w:t xml:space="preserve"> </w:t>
      </w:r>
      <w:r w:rsidR="00D81DF1">
        <w:fldChar w:fldCharType="begin"/>
      </w:r>
      <w:r w:rsidR="00D81DF1">
        <w:instrText xml:space="preserve"> ADDIN ZOTERO_ITEM CSL_CITATION {"citationID":"rPMfmntu","properties":{"formattedCitation":"(Diedrichsen et al., 2010; French et al., 2018; Long et al., 2016; Verstynen and Sabes, 2011)","plainCitation":"(Diedrichsen et al., 2010; French et al., 2018; Long et al., 2016; Verstynen and Sabes, 2011)","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D81DF1">
        <w:fldChar w:fldCharType="separate"/>
      </w:r>
      <w:r w:rsidR="00D81DF1" w:rsidRPr="00D81DF1">
        <w:t>(Diedrichsen et al., 2010; French et al., 2018; Long et al., 2016; Verstynen and Sabes, 2011</w:t>
      </w:r>
      <w:ins w:id="100" w:author="Jonathan Wood" w:date="2020-05-19T15:28:00Z">
        <w:r w:rsidR="003363A7">
          <w:t>; Wood et al., 2020</w:t>
        </w:r>
      </w:ins>
      <w:r w:rsidR="00D81DF1" w:rsidRPr="00D81DF1">
        <w:t>)</w:t>
      </w:r>
      <w:r w:rsidR="00D81DF1">
        <w:fldChar w:fldCharType="end"/>
      </w:r>
      <w:r w:rsidR="00D81DF1">
        <w:t>.</w:t>
      </w:r>
    </w:p>
    <w:p w14:paraId="6D14E797" w14:textId="77777777" w:rsidR="00D81DF1" w:rsidRDefault="00D81DF1" w:rsidP="00105698"/>
    <w:p w14:paraId="3460743D" w14:textId="3F5B53A3" w:rsidR="00BB6E69" w:rsidRDefault="00BB6E69" w:rsidP="00BB6E69">
      <w:pPr>
        <w:rPr>
          <w:i/>
          <w:iCs/>
          <w:u w:val="single"/>
        </w:rPr>
      </w:pPr>
      <w:r w:rsidRPr="00BD4609">
        <w:rPr>
          <w:i/>
          <w:iCs/>
          <w:u w:val="single"/>
        </w:rPr>
        <w:t>Data replacement:</w:t>
      </w:r>
    </w:p>
    <w:p w14:paraId="7B34B27E" w14:textId="0952F1EC" w:rsidR="008C3460" w:rsidRDefault="008C3460" w:rsidP="00BB6E69">
      <w:pPr>
        <w:rPr>
          <w:iCs/>
          <w:u w:val="single"/>
        </w:rPr>
      </w:pPr>
      <w:r>
        <w:rPr>
          <w:iCs/>
          <w:u w:val="single"/>
        </w:rPr>
        <w:t xml:space="preserve">Data will only be replaced under the following conditions: </w:t>
      </w:r>
    </w:p>
    <w:p w14:paraId="73581C87" w14:textId="5F2FC2F4" w:rsidR="00BB6E69" w:rsidRDefault="008C3460">
      <w:r w:rsidRPr="00173209">
        <w:rPr>
          <w:iCs/>
        </w:rPr>
        <w:t xml:space="preserve">1) </w:t>
      </w:r>
      <w:ins w:id="101" w:author="Jonathan Wood" w:date="2020-05-19T13:00:00Z">
        <w:r w:rsidR="00A73CED">
          <w:rPr>
            <w:iCs/>
          </w:rPr>
          <w:t>I</w:t>
        </w:r>
      </w:ins>
      <w:del w:id="102" w:author="Jonathan Wood" w:date="2020-05-19T13:00:00Z">
        <w:r w:rsidR="002867D9" w:rsidDel="00A73CED">
          <w:rPr>
            <w:iCs/>
          </w:rPr>
          <w:delText>i</w:delText>
        </w:r>
      </w:del>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867D9">
        <w:t>;</w:t>
      </w:r>
      <w:r w:rsidRPr="000B545E">
        <w:t xml:space="preserve"> </w:t>
      </w:r>
      <w:r>
        <w:t xml:space="preserve">2) </w:t>
      </w:r>
      <w:r w:rsidRPr="000B545E">
        <w:t xml:space="preserve">i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867D9">
        <w:t>;</w:t>
      </w:r>
      <w:r>
        <w:t xml:space="preserve"> </w:t>
      </w:r>
      <w:r w:rsidR="002867D9">
        <w:t xml:space="preserve">or </w:t>
      </w:r>
      <w:r w:rsidRPr="002039BA">
        <w:t xml:space="preserve">3) i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from the mean performance of all other participants in terms of either step asymmetry index or target accuracy.</w:t>
      </w:r>
      <w:r w:rsidRPr="000B545E">
        <w:t xml:space="preserve"> </w:t>
      </w:r>
      <w:ins w:id="103" w:author="Jonathan Wood" w:date="2020-05-18T16:26:00Z">
        <w:r w:rsidR="00040512">
          <w:t>If any data are replaced, we will perform our analys</w:t>
        </w:r>
      </w:ins>
      <w:ins w:id="104" w:author="Hyosub Kim" w:date="2020-05-20T13:19:00Z">
        <w:r w:rsidR="00591DC0">
          <w:t>e</w:t>
        </w:r>
      </w:ins>
      <w:ins w:id="105" w:author="Jonathan Wood" w:date="2020-05-18T16:26:00Z">
        <w:del w:id="106" w:author="Hyosub Kim" w:date="2020-05-20T13:19:00Z">
          <w:r w:rsidR="00040512" w:rsidDel="00591DC0">
            <w:delText>i</w:delText>
          </w:r>
        </w:del>
        <w:r w:rsidR="00040512">
          <w:t>s both with and without the removed participant</w:t>
        </w:r>
      </w:ins>
      <w:ins w:id="107" w:author="Jonathan Wood" w:date="2020-05-19T12:52:00Z">
        <w:r w:rsidR="00A73CED">
          <w:t>(s)</w:t>
        </w:r>
      </w:ins>
      <w:ins w:id="108" w:author="Jonathan Wood" w:date="2020-05-18T16:26:00Z">
        <w:r w:rsidR="00F315A6">
          <w:t>, r</w:t>
        </w:r>
      </w:ins>
      <w:ins w:id="109" w:author="Jonathan Wood" w:date="2020-05-18T16:27:00Z">
        <w:r w:rsidR="00F315A6">
          <w:t xml:space="preserve">eporting any major differences in our findings. </w:t>
        </w:r>
      </w:ins>
    </w:p>
    <w:p w14:paraId="20D8B33A" w14:textId="77777777" w:rsidR="00BB6E69" w:rsidRDefault="00BB6E69" w:rsidP="00105698"/>
    <w:p w14:paraId="28B93422" w14:textId="77777777" w:rsidR="00105698" w:rsidRDefault="00105698" w:rsidP="00105698">
      <w:pPr>
        <w:rPr>
          <w:i/>
          <w:iCs/>
          <w:u w:val="single"/>
        </w:rPr>
      </w:pPr>
      <w:r>
        <w:rPr>
          <w:i/>
          <w:iCs/>
          <w:u w:val="single"/>
        </w:rPr>
        <w:t>Paradigm:</w:t>
      </w:r>
    </w:p>
    <w:p w14:paraId="6411B4EC" w14:textId="14E5434E" w:rsidR="00105698" w:rsidRDefault="00B651EE" w:rsidP="00105698">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325778">
        <w:t xml:space="preserve"> (See supplemental material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IL, USA). A step length is</w:t>
      </w:r>
      <w:r w:rsidR="001579D6">
        <w:t xml:space="preserve"> defined as</w:t>
      </w:r>
      <w:r w:rsidR="00105698">
        <w:t xml:space="preserve"> the</w:t>
      </w:r>
      <w:r w:rsidR="005B694A">
        <w:t xml:space="preserve"> sagittal distance</w:t>
      </w:r>
      <w:r w:rsidR="00105698">
        <w:t xml:space="preserve"> between the leading limb’s heel marker and the trailing limb’s heel marker at the moment of the leading limb heel strik</w:t>
      </w:r>
      <w:r w:rsidR="00FF5E20">
        <w:t>e</w:t>
      </w:r>
      <w:r w:rsidR="00105698">
        <w:t xml:space="preserve">. </w:t>
      </w:r>
    </w:p>
    <w:p w14:paraId="57E49887" w14:textId="77777777" w:rsidR="00105698" w:rsidRDefault="00105698" w:rsidP="00105698"/>
    <w:p w14:paraId="5126534B" w14:textId="7E88B75D" w:rsidR="00481D8C" w:rsidRDefault="00105698" w:rsidP="00105698">
      <w:r>
        <w:t xml:space="preserve">Each of the three sessions of walking will involve the same </w:t>
      </w:r>
      <w:r w:rsidR="00325778">
        <w:t xml:space="preserve">block </w:t>
      </w:r>
      <w:r>
        <w:t xml:space="preserve">schedule. </w:t>
      </w:r>
      <w:r w:rsidR="00B651EE">
        <w:t>Participants</w:t>
      </w:r>
      <w:r>
        <w:t xml:space="preserve"> will first be told to “look forward and walk normally” on the treadmill during the Baseline phase for 250 strides. One stride is </w:t>
      </w:r>
      <w:r w:rsidR="00FF5E20">
        <w:t xml:space="preserve">defined as </w:t>
      </w:r>
      <w:r>
        <w:t xml:space="preserve">one left heel strike to the subsequent left heel strik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ins w:id="110" w:author="Jonathan Wood" w:date="2020-05-18T16:32:00Z">
        <w:r w:rsidR="00F315A6">
          <w:t xml:space="preserve"> </w:t>
        </w:r>
      </w:ins>
      <w:ins w:id="111" w:author="Jonathan Wood" w:date="2020-05-18T16:34:00Z">
        <w:r w:rsidR="00F315A6">
          <w:t xml:space="preserve">perform guided practice in </w:t>
        </w:r>
      </w:ins>
      <w:del w:id="112" w:author="Jonathan Wood" w:date="2020-05-18T16:32:00Z">
        <w:r w:rsidR="00B651EE" w:rsidDel="00F315A6">
          <w:delText xml:space="preserve"> practice </w:delText>
        </w:r>
      </w:del>
      <w:r w:rsidR="00B651EE">
        <w:t>chang</w:t>
      </w:r>
      <w:ins w:id="113" w:author="Jonathan Wood" w:date="2020-05-19T12:55:00Z">
        <w:r w:rsidR="00A73CED">
          <w:t>ing</w:t>
        </w:r>
      </w:ins>
      <w:del w:id="114" w:author="Jonathan Wood" w:date="2020-05-18T16:32:00Z">
        <w:r w:rsidR="00B651EE" w:rsidDel="00F315A6">
          <w:delText>ing</w:delText>
        </w:r>
      </w:del>
      <w:r w:rsidR="00B651EE">
        <w:t xml:space="preserve"> their step lengths</w:t>
      </w:r>
      <w:ins w:id="115" w:author="Jonathan Wood" w:date="2020-05-18T16:30:00Z">
        <w:r w:rsidR="00F315A6">
          <w:t xml:space="preserve"> relative to thei</w:t>
        </w:r>
      </w:ins>
      <w:ins w:id="116" w:author="Jonathan Wood" w:date="2020-05-18T16:31:00Z">
        <w:r w:rsidR="00F315A6">
          <w:t>r baseline</w:t>
        </w:r>
      </w:ins>
      <w:ins w:id="117" w:author="Jonathan Wood" w:date="2020-05-18T16:35:00Z">
        <w:r w:rsidR="00F315A6">
          <w:t xml:space="preserve"> – depicted on screen as </w:t>
        </w:r>
      </w:ins>
      <w:ins w:id="118" w:author="Jonathan Wood" w:date="2020-05-18T16:33:00Z">
        <w:r w:rsidR="00F315A6">
          <w:t xml:space="preserve">a </w:t>
        </w:r>
      </w:ins>
      <w:ins w:id="119" w:author="Jonathan Wood" w:date="2020-05-18T16:31:00Z">
        <w:r w:rsidR="00F315A6">
          <w:t>pink horizontal line</w:t>
        </w:r>
      </w:ins>
      <w:ins w:id="120" w:author="Jonathan Wood" w:date="2020-05-18T16:35:00Z">
        <w:r w:rsidR="00F315A6">
          <w:t>.</w:t>
        </w:r>
      </w:ins>
      <w:r w:rsidR="00B651EE">
        <w:t xml:space="preserve"> </w:t>
      </w:r>
      <w:del w:id="121" w:author="Jonathan Wood" w:date="2020-05-18T16:35:00Z">
        <w:r w:rsidR="00B651EE" w:rsidDel="00F315A6">
          <w:delText>while watching the feedback on the screen guided by the examiner.</w:delText>
        </w:r>
        <w:r w:rsidR="002A1729" w:rsidDel="00F315A6">
          <w:delText xml:space="preserve"> </w:delText>
        </w:r>
      </w:del>
      <w:r w:rsidR="00B651EE">
        <w:t xml:space="preserve">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leg for 500 strides. </w:t>
      </w:r>
      <w:r w:rsidR="00552947">
        <w:t>B</w:t>
      </w:r>
      <w:r w:rsidR="00570AA5">
        <w:t xml:space="preserve">oth </w:t>
      </w:r>
      <w:r>
        <w:t xml:space="preserve">target lines will </w:t>
      </w:r>
      <w:r w:rsidR="001645A1">
        <w:t>be changed</w:t>
      </w:r>
      <w:r w:rsidR="00325778">
        <w:t>,</w:t>
      </w:r>
      <w:r>
        <w:t xml:space="preserve"> leading the </w:t>
      </w:r>
      <w:r w:rsidR="00B651EE">
        <w:t>participants</w:t>
      </w:r>
      <w:r>
        <w:t xml:space="preserve"> to take a longer step with the left leg and a shorter step with the right leg. The</w:t>
      </w:r>
      <w:r w:rsidR="00CA15B0">
        <w:t>se</w:t>
      </w:r>
      <w:r>
        <w:t xml:space="preserve"> changes in step length will </w:t>
      </w:r>
      <w:r w:rsidR="00481D8C">
        <w:t>be quantified with a</w:t>
      </w:r>
      <w:r>
        <w:t xml:space="preserve"> step asymmetry index (SAI), our primary outcome measure</w:t>
      </w:r>
      <w:r w:rsidR="00481D8C">
        <w:t xml:space="preserve">: </w:t>
      </w:r>
    </w:p>
    <w:p w14:paraId="41C74D6A" w14:textId="15F1A3D1" w:rsidR="00C56791" w:rsidRDefault="00C56791" w:rsidP="00105698"/>
    <w:p w14:paraId="4188DA56" w14:textId="53563AD4" w:rsidR="00C56791" w:rsidRPr="001915A5" w:rsidRDefault="00C56791" w:rsidP="00C56791">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x100%</m:t>
        </m:r>
      </m:oMath>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r>
      <w:r w:rsidR="004C68CF">
        <w:rPr>
          <w:rFonts w:eastAsiaTheme="minorEastAsia"/>
        </w:rPr>
        <w:tab/>
        <w:t>(1)</w:t>
      </w:r>
    </w:p>
    <w:p w14:paraId="36432140" w14:textId="77777777" w:rsidR="00735C46" w:rsidRDefault="00735C46" w:rsidP="00105698"/>
    <w:p w14:paraId="77BC5BDD" w14:textId="1404E256" w:rsidR="00105698" w:rsidRDefault="00481D8C" w:rsidP="00105698">
      <w:r>
        <w:t>Thus, SAI represents the</w:t>
      </w:r>
      <w:r w:rsidR="00105698">
        <w:t xml:space="preserve"> difference between the two step lengths normalized by the stride length. We express this measure as a percentage where 0% is perfect symmetry and SAIs further away from 0% </w:t>
      </w:r>
      <w:r w:rsidR="00325778">
        <w:t xml:space="preserve">indicate </w:t>
      </w:r>
      <w:r w:rsidR="00105698">
        <w:t xml:space="preserve">greater asymmetry. </w:t>
      </w:r>
      <w:r>
        <w:t>During the Washout phase,</w:t>
      </w:r>
      <w:r w:rsidR="00105698">
        <w:t xml:space="preserve"> the feedback will be </w:t>
      </w:r>
      <w:r w:rsidR="001645A1">
        <w:t xml:space="preserve">removed from the screen </w:t>
      </w:r>
      <w:r w:rsidR="00105698">
        <w:t xml:space="preserve">and </w:t>
      </w:r>
      <w:r w:rsidR="00B651EE">
        <w:t>participants</w:t>
      </w:r>
      <w:r w:rsidR="00105698">
        <w:t xml:space="preserve"> will be asked to “look forward and walk normally” for 750 strides</w:t>
      </w:r>
      <w:r w:rsidR="00325778">
        <w:t xml:space="preserve"> </w:t>
      </w:r>
      <w:r w:rsidR="003D6311">
        <w:t xml:space="preserve">(see Supplemental Material for the full </w:t>
      </w:r>
      <w:r w:rsidR="00CA15B0">
        <w:t xml:space="preserve">instruction </w:t>
      </w:r>
      <w:r w:rsidR="003D6311">
        <w:t>script)</w:t>
      </w:r>
      <w:r w:rsidR="001645A1">
        <w:t xml:space="preserve">. </w:t>
      </w:r>
    </w:p>
    <w:p w14:paraId="38707D3B" w14:textId="77777777" w:rsidR="00074632" w:rsidRDefault="00074632" w:rsidP="00105698"/>
    <w:p w14:paraId="2F699824" w14:textId="670115E7" w:rsidR="00074632" w:rsidRDefault="00074632" w:rsidP="00074632">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Baseline step length will be calculated as the mean of the last 50 strides of the Baseline phase. </w:t>
      </w:r>
    </w:p>
    <w:p w14:paraId="6F6133FE" w14:textId="3C172AE8" w:rsidR="00767FB7" w:rsidRDefault="000866CB" w:rsidP="00105698">
      <w:ins w:id="122" w:author="Jonathan Wood" w:date="2020-05-19T12:15:00Z">
        <w:r w:rsidRPr="000866CB">
          <w:rPr>
            <w:noProof/>
          </w:rPr>
          <w:t xml:space="preserve"> </w:t>
        </w:r>
      </w:ins>
    </w:p>
    <w:p w14:paraId="587FBB4D" w14:textId="5FD5DC86" w:rsidR="002807A6" w:rsidRPr="002807A6" w:rsidRDefault="000866CB" w:rsidP="002807A6">
      <w:pPr>
        <w:pStyle w:val="Caption"/>
        <w:keepNext/>
        <w:rPr>
          <w:b/>
          <w:bCs/>
          <w:i w:val="0"/>
          <w:iCs w:val="0"/>
          <w:sz w:val="24"/>
          <w:szCs w:val="24"/>
        </w:rPr>
      </w:pPr>
      <w:ins w:id="123" w:author="Jonathan Wood" w:date="2020-05-19T12:15:00Z">
        <w:r>
          <w:rPr>
            <w:noProof/>
          </w:rPr>
          <w:drawing>
            <wp:anchor distT="0" distB="0" distL="114300" distR="114300" simplePos="0" relativeHeight="251670528" behindDoc="0" locked="0" layoutInCell="1" allowOverlap="1" wp14:anchorId="7B492024" wp14:editId="767598DD">
              <wp:simplePos x="0" y="0"/>
              <wp:positionH relativeFrom="column">
                <wp:posOffset>3206750</wp:posOffset>
              </wp:positionH>
              <wp:positionV relativeFrom="paragraph">
                <wp:posOffset>214630</wp:posOffset>
              </wp:positionV>
              <wp:extent cx="2872740" cy="1666875"/>
              <wp:effectExtent l="0" t="0" r="3810" b="952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872740" cy="1666875"/>
                      </a:xfrm>
                      <a:prstGeom prst="rect">
                        <a:avLst/>
                      </a:prstGeom>
                    </pic:spPr>
                  </pic:pic>
                </a:graphicData>
              </a:graphic>
              <wp14:sizeRelH relativeFrom="margin">
                <wp14:pctWidth>0</wp14:pctWidth>
              </wp14:sizeRelH>
              <wp14:sizeRelV relativeFrom="margin">
                <wp14:pctHeight>0</wp14:pctHeight>
              </wp14:sizeRelV>
            </wp:anchor>
          </w:drawing>
        </w:r>
      </w:ins>
      <w:r w:rsidR="002807A6">
        <w:rPr>
          <w:noProof/>
        </w:rPr>
        <w:drawing>
          <wp:anchor distT="0" distB="0" distL="114300" distR="114300" simplePos="0" relativeHeight="251669504" behindDoc="0" locked="0" layoutInCell="1" allowOverlap="1" wp14:anchorId="6FC28FA5" wp14:editId="18764E79">
            <wp:simplePos x="0" y="0"/>
            <wp:positionH relativeFrom="column">
              <wp:posOffset>0</wp:posOffset>
            </wp:positionH>
            <wp:positionV relativeFrom="paragraph">
              <wp:posOffset>214160</wp:posOffset>
            </wp:positionV>
            <wp:extent cx="5943600" cy="1666875"/>
            <wp:effectExtent l="0" t="0" r="0" b="952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1666875"/>
                    </a:xfrm>
                    <a:prstGeom prst="rect">
                      <a:avLst/>
                    </a:prstGeom>
                  </pic:spPr>
                </pic:pic>
              </a:graphicData>
            </a:graphic>
          </wp:anchor>
        </w:drawing>
      </w:r>
      <w:r w:rsidR="002807A6" w:rsidRPr="002807A6">
        <w:rPr>
          <w:b/>
          <w:bCs/>
          <w:i w:val="0"/>
          <w:iCs w:val="0"/>
          <w:sz w:val="24"/>
          <w:szCs w:val="24"/>
        </w:rPr>
        <w:t>Figure 1</w:t>
      </w:r>
    </w:p>
    <w:p w14:paraId="53EE6600" w14:textId="0885453E" w:rsidR="00767FB7" w:rsidRDefault="00767FB7" w:rsidP="00105698"/>
    <w:p w14:paraId="101D31E9" w14:textId="59460BBF" w:rsidR="00105698" w:rsidRDefault="00105698" w:rsidP="00105698"/>
    <w:p w14:paraId="4B107E9A" w14:textId="77777777" w:rsidR="00105698" w:rsidRDefault="00105698" w:rsidP="00105698">
      <w:pPr>
        <w:rPr>
          <w:i/>
          <w:iCs/>
          <w:u w:val="single"/>
        </w:rPr>
      </w:pPr>
      <w:r w:rsidRPr="00305607">
        <w:rPr>
          <w:i/>
          <w:iCs/>
          <w:u w:val="single"/>
        </w:rPr>
        <w:t>Conditions:</w:t>
      </w:r>
    </w:p>
    <w:p w14:paraId="6B7316C9" w14:textId="1FE33291" w:rsidR="00105698" w:rsidRPr="00F10C8D" w:rsidRDefault="00552947" w:rsidP="00105698">
      <w:r>
        <w:t>P</w:t>
      </w:r>
      <w:r w:rsidR="00B651EE">
        <w:t>articipants</w:t>
      </w:r>
      <w:r w:rsidR="001645A1">
        <w:t xml:space="preserve"> </w:t>
      </w:r>
      <w:r>
        <w:t>will perform</w:t>
      </w:r>
      <w:r w:rsidR="001645A1">
        <w:t xml:space="preserve"> t</w:t>
      </w:r>
      <w:r w:rsidR="00105698">
        <w:t>hree different conditions</w:t>
      </w:r>
      <w:r>
        <w:t xml:space="preserve"> </w:t>
      </w:r>
      <w:del w:id="124" w:author="Jonathan Wood" w:date="2020-05-19T13:00:00Z">
        <w:r w:rsidDel="00A73CED">
          <w:delText>on</w:delText>
        </w:r>
      </w:del>
      <w:r>
        <w:t xml:space="preserve"> separate</w:t>
      </w:r>
      <w:ins w:id="125" w:author="Jonathan Wood" w:date="2020-05-19T13:00:00Z">
        <w:r w:rsidR="00A73CED">
          <w:t>d by 5-10</w:t>
        </w:r>
      </w:ins>
      <w:r>
        <w:t xml:space="preserve"> days. </w:t>
      </w:r>
      <w:del w:id="126" w:author="Jonathan Wood" w:date="2020-05-19T13:00:00Z">
        <w:r w:rsidDel="00A73CED">
          <w:delText xml:space="preserve">Each condition will be separated by 5-10 days. </w:delText>
        </w:r>
      </w:del>
      <w:r>
        <w:t>To prevent order effects, we will counterbalance the order of conditions</w:t>
      </w:r>
      <w:r w:rsidR="00D850BB">
        <w:t>.</w:t>
      </w:r>
      <w:r w:rsidR="007B79B7">
        <w:t xml:space="preserve"> </w:t>
      </w:r>
      <w:r w:rsidR="001645A1">
        <w:t xml:space="preserve">The primary manipulation will be the consistency of targets during the Learning phase. </w:t>
      </w:r>
      <w:r w:rsidR="00A15F7C">
        <w:t xml:space="preserve">Going from </w:t>
      </w:r>
      <w:ins w:id="127" w:author="Jonathan Wood" w:date="2020-05-19T13:00:00Z">
        <w:r w:rsidR="00A73CED">
          <w:t xml:space="preserve">the </w:t>
        </w:r>
      </w:ins>
      <w:r w:rsidR="00A15F7C">
        <w:t xml:space="preserve">most to least consistent condition: 1) </w:t>
      </w:r>
      <w:r w:rsidR="00105698">
        <w:t xml:space="preserve">In the </w:t>
      </w:r>
      <w:del w:id="128" w:author="Jonathan Wood" w:date="2020-05-18T16:37:00Z">
        <w:r w:rsidR="00105698" w:rsidDel="004A5E5B">
          <w:delText xml:space="preserve">Stable </w:delText>
        </w:r>
      </w:del>
      <w:ins w:id="129" w:author="Jonathan Wood" w:date="2020-05-18T16:37:00Z">
        <w:r w:rsidR="004A5E5B">
          <w:t xml:space="preserve">Repeated </w:t>
        </w:r>
      </w:ins>
      <w:r w:rsidR="00105698">
        <w:t xml:space="preserve">condition, the target positions </w:t>
      </w:r>
      <w:r w:rsidR="00EC01CF">
        <w:t xml:space="preserve">will </w:t>
      </w:r>
      <w:r w:rsidR="00A15F7C">
        <w:t>be set to</w:t>
      </w:r>
      <w:r w:rsidR="00EC01CF">
        <w:t xml:space="preserve"> 22% SAI throughout the Learning phase</w:t>
      </w:r>
      <w:r w:rsidR="00A15F7C">
        <w:t>; 2)</w:t>
      </w:r>
      <w:r w:rsidR="00105698">
        <w:t xml:space="preserve"> In the </w:t>
      </w:r>
      <w:del w:id="130" w:author="Jonathan Wood" w:date="2020-05-18T16:38:00Z">
        <w:r w:rsidR="00105698" w:rsidDel="004A5E5B">
          <w:delText xml:space="preserve">Variable </w:delText>
        </w:r>
      </w:del>
      <w:ins w:id="131" w:author="Jonathan Wood" w:date="2020-05-18T16:38:00Z">
        <w:r w:rsidR="004A5E5B">
          <w:t xml:space="preserve">5σ </w:t>
        </w:r>
      </w:ins>
      <w:r w:rsidR="00105698">
        <w:t xml:space="preserve">condition, </w:t>
      </w:r>
      <w:r w:rsidR="006E6702">
        <w:t>target SAI will be drawn from a normal distribution with a mean of 22% and standard deviation of 5</w:t>
      </w:r>
      <w:r w:rsidR="00C90D86">
        <w:t xml:space="preserve">%; and 3) </w:t>
      </w:r>
      <w:r w:rsidR="00105698">
        <w:t xml:space="preserve">In the Uniform condition, the targets will </w:t>
      </w:r>
      <w:r w:rsidR="00C90D86">
        <w:t xml:space="preserve">be drawn from a uniform distribution with a range of 5%-39% SAI (Figure 1C &amp; D). </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commentRangeStart w:id="132"/>
      <w:ins w:id="133" w:author="Jonathan Wood" w:date="2020-05-18T16:39:00Z">
        <w:r w:rsidR="004A5E5B">
          <w:t>5σ</w:t>
        </w:r>
        <w:r w:rsidR="004A5E5B" w:rsidDel="004A5E5B">
          <w:t xml:space="preserve"> </w:t>
        </w:r>
      </w:ins>
      <w:commentRangeEnd w:id="132"/>
      <w:r w:rsidR="00C64823">
        <w:rPr>
          <w:rStyle w:val="CommentReference"/>
        </w:rPr>
        <w:commentReference w:id="132"/>
      </w:r>
      <w:del w:id="134" w:author="Jonathan Wood" w:date="2020-05-18T16:39:00Z">
        <w:r w:rsidR="00105698" w:rsidDel="004A5E5B">
          <w:delText xml:space="preserve">Variable </w:delText>
        </w:r>
      </w:del>
      <w:r w:rsidR="00105698">
        <w:t>and Uniform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105698">
      <w:pPr>
        <w:rPr>
          <w:i/>
          <w:iCs/>
          <w:u w:val="single"/>
        </w:rPr>
      </w:pPr>
    </w:p>
    <w:p w14:paraId="393DFFED" w14:textId="5DBDED26" w:rsidR="00105698" w:rsidRPr="00E4663D" w:rsidRDefault="00105698" w:rsidP="00105698">
      <w:pPr>
        <w:rPr>
          <w:i/>
          <w:iCs/>
          <w:u w:val="single"/>
        </w:rPr>
      </w:pPr>
      <w:r w:rsidRPr="00E4663D">
        <w:rPr>
          <w:i/>
          <w:iCs/>
          <w:u w:val="single"/>
        </w:rPr>
        <w:t xml:space="preserve">Data collection: </w:t>
      </w:r>
    </w:p>
    <w:p w14:paraId="7966DDCC" w14:textId="1DA291FA" w:rsidR="00105698" w:rsidRDefault="00105698">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p w14:paraId="5760B5B2" w14:textId="77777777" w:rsidR="00C66CEF" w:rsidRPr="00F10670" w:rsidRDefault="00C66CEF" w:rsidP="00C66CEF">
      <w:pPr>
        <w:rPr>
          <w:i/>
          <w:iCs/>
          <w:u w:val="single"/>
        </w:rPr>
      </w:pPr>
      <w:r w:rsidRPr="00F10670">
        <w:rPr>
          <w:i/>
          <w:iCs/>
          <w:u w:val="single"/>
        </w:rPr>
        <w:t>Proposed analysis pipeline:</w:t>
      </w:r>
    </w:p>
    <w:p w14:paraId="045A3096" w14:textId="1003EAD6" w:rsidR="00E00AF1" w:rsidRDefault="00C66CEF" w:rsidP="00C66CEF">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e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ins w:id="135" w:author="Jonathan Wood" w:date="2020-05-19T13:03:00Z">
        <w:r w:rsidR="001C484F">
          <w:t xml:space="preserve"> and</w:t>
        </w:r>
      </w:ins>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r w:rsidR="00FC2113">
        <w:t>Step lengths will be used to calculate o</w:t>
      </w:r>
      <w:r>
        <w:t>ur primary outcome</w:t>
      </w:r>
      <w:r w:rsidR="00FC2113">
        <w:t>,</w:t>
      </w:r>
      <w:r>
        <w:t xml:space="preserve"> step asymmetry index (SAI</w:t>
      </w:r>
      <w:r w:rsidR="004C68CF">
        <w:t>; equation 1</w:t>
      </w:r>
      <w:r>
        <w:t>)</w:t>
      </w:r>
      <w:r w:rsidR="004C68CF">
        <w:t xml:space="preserve">. </w:t>
      </w:r>
      <w:r w:rsidR="001915A5">
        <w:t xml:space="preserve">We will remove any SAI baseline bias for each </w:t>
      </w:r>
      <w:r w:rsidR="00CD354D">
        <w:t xml:space="preserve">participant </w:t>
      </w:r>
      <w:r w:rsidR="00B515F8">
        <w:t xml:space="preserve">for each respective </w:t>
      </w:r>
      <w:r w:rsidR="001D7E75">
        <w:t xml:space="preserve">training </w:t>
      </w:r>
      <w:r w:rsidR="00B515F8">
        <w:t>session</w:t>
      </w:r>
      <w:r w:rsidR="00F44901">
        <w:t>: t</w:t>
      </w:r>
      <w:r w:rsidR="00E00AF1">
        <w:t xml:space="preserve">he mean of the last 50 strides of </w:t>
      </w:r>
      <w:r w:rsidR="00CD354D">
        <w:t>B</w:t>
      </w:r>
      <w:r w:rsidR="00E00AF1">
        <w:t xml:space="preserve">aseline will be subtracted from all strides for that respective session. The baseline corrected measure will be used for the remainder of our analysis. </w:t>
      </w:r>
    </w:p>
    <w:p w14:paraId="0145B4FE" w14:textId="54B2129D" w:rsidR="00E00AF1" w:rsidRDefault="00E00AF1" w:rsidP="00C66CEF"/>
    <w:p w14:paraId="6E21A3B4" w14:textId="0CA7E9AF" w:rsidR="00E00AF1" w:rsidDel="001C484F" w:rsidRDefault="002A1C0E" w:rsidP="00C66CEF">
      <w:pPr>
        <w:rPr>
          <w:del w:id="136" w:author="Jonathan Wood" w:date="2020-05-19T13:06:00Z"/>
        </w:rPr>
      </w:pPr>
      <w:r>
        <w:rPr>
          <w:noProof/>
        </w:rPr>
        <mc:AlternateContent>
          <mc:Choice Requires="wpg">
            <w:drawing>
              <wp:anchor distT="0" distB="0" distL="114300" distR="114300" simplePos="0" relativeHeight="251678720" behindDoc="0" locked="0" layoutInCell="1" allowOverlap="1" wp14:anchorId="536D78A1" wp14:editId="0DAD38EC">
                <wp:simplePos x="0" y="0"/>
                <wp:positionH relativeFrom="column">
                  <wp:posOffset>3929380</wp:posOffset>
                </wp:positionH>
                <wp:positionV relativeFrom="paragraph">
                  <wp:posOffset>36195</wp:posOffset>
                </wp:positionV>
                <wp:extent cx="1911350" cy="2292350"/>
                <wp:effectExtent l="0" t="0" r="0" b="0"/>
                <wp:wrapSquare wrapText="bothSides"/>
                <wp:docPr id="14" name="Group 14"/>
                <wp:cNvGraphicFramePr/>
                <a:graphic xmlns:a="http://schemas.openxmlformats.org/drawingml/2006/main">
                  <a:graphicData uri="http://schemas.microsoft.com/office/word/2010/wordprocessingGroup">
                    <wpg:wgp>
                      <wpg:cNvGrpSpPr/>
                      <wpg:grpSpPr>
                        <a:xfrm>
                          <a:off x="0" y="0"/>
                          <a:ext cx="1911350" cy="2292350"/>
                          <a:chOff x="0" y="0"/>
                          <a:chExt cx="1911350" cy="2292350"/>
                        </a:xfrm>
                      </wpg:grpSpPr>
                      <pic:pic xmlns:pic="http://schemas.openxmlformats.org/drawingml/2006/picture">
                        <pic:nvPicPr>
                          <pic:cNvPr id="7" name="Picture 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184150"/>
                            <a:ext cx="1871980" cy="2108200"/>
                          </a:xfrm>
                          <a:prstGeom prst="rect">
                            <a:avLst/>
                          </a:prstGeom>
                        </pic:spPr>
                      </pic:pic>
                      <wps:wsp>
                        <wps:cNvPr id="8" name="Text Box 8"/>
                        <wps:cNvSpPr txBox="1"/>
                        <wps:spPr>
                          <a:xfrm>
                            <a:off x="0" y="0"/>
                            <a:ext cx="1911350" cy="184150"/>
                          </a:xfrm>
                          <a:prstGeom prst="rect">
                            <a:avLst/>
                          </a:prstGeom>
                          <a:solidFill>
                            <a:prstClr val="white"/>
                          </a:solidFill>
                          <a:ln>
                            <a:noFill/>
                          </a:ln>
                        </wps:spPr>
                        <wps:txbx>
                          <w:txbxContent>
                            <w:p w14:paraId="57633788" w14:textId="77777777" w:rsidR="002C6156" w:rsidRPr="00AB327B" w:rsidRDefault="002C6156" w:rsidP="002A1C0E">
                              <w:pPr>
                                <w:pStyle w:val="Caption"/>
                                <w:rPr>
                                  <w:b/>
                                  <w:bCs/>
                                  <w:i w:val="0"/>
                                  <w:iCs w:val="0"/>
                                  <w:noProof/>
                                  <w:sz w:val="24"/>
                                  <w:szCs w:val="24"/>
                                </w:rPr>
                              </w:pPr>
                              <w:r w:rsidRPr="00AB327B">
                                <w:rPr>
                                  <w:b/>
                                  <w:bCs/>
                                  <w:i w:val="0"/>
                                  <w:iCs w:val="0"/>
                                  <w:sz w:val="24"/>
                                  <w:szCs w:val="24"/>
                                </w:rP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536D78A1" id="Group 14" o:spid="_x0000_s1026" style="position:absolute;margin-left:309.4pt;margin-top:2.85pt;width:150.5pt;height:180.5pt;z-index:251678720" coordsize="19113,229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7" o:spid="_x0000_s1027" type="#_x0000_t75" style="position:absolute;top:1841;width:18719;height:210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">
                  <v:imagedata r:id="rId15" o:title=""/>
                </v:shape>
                <v:shapetype id="_x0000_t202" coordsize="21600,21600" o:spt="202" path="m,l,21600r21600,l21600,xe">
                  <v:stroke joinstyle="miter"/>
                  <v:path gradientshapeok="t" o:connecttype="rect"/>
                </v:shapetype>
                <v:shape id="Text Box 8" o:spid="_x0000_s1028" type="#_x0000_t202" style="position:absolute;width:19113;height:18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" stroked="f">
                  <v:textbox inset="0,0,0,0">
                    <w:txbxContent>
                      <w:p w14:paraId="57633788" w14:textId="77777777" w:rsidR="002C6156" w:rsidRPr="00AB327B" w:rsidRDefault="002C6156" w:rsidP="002A1C0E">
                        <w:pPr>
                          <w:pStyle w:val="Caption"/>
                          <w:rPr>
                            <w:b/>
                            <w:bCs/>
                            <w:i w:val="0"/>
                            <w:iCs w:val="0"/>
                            <w:noProof/>
                            <w:sz w:val="24"/>
                            <w:szCs w:val="24"/>
                          </w:rPr>
                        </w:pPr>
                        <w:r w:rsidRPr="00AB327B">
                          <w:rPr>
                            <w:b/>
                            <w:bCs/>
                            <w:i w:val="0"/>
                            <w:iCs w:val="0"/>
                            <w:sz w:val="24"/>
                            <w:szCs w:val="24"/>
                          </w:rPr>
                          <w:t>Figure 2</w:t>
                        </w:r>
                      </w:p>
                    </w:txbxContent>
                  </v:textbox>
                </v:shape>
                <w10:wrap type="square"/>
              </v:group>
            </w:pict>
          </mc:Fallback>
        </mc:AlternateContent>
      </w:r>
      <w:r w:rsidR="001D7E75">
        <w:t xml:space="preserve">To assess how well </w:t>
      </w:r>
      <w:r w:rsidR="00B651EE">
        <w:t>participants</w:t>
      </w:r>
      <w:r w:rsidR="001D7E75">
        <w:t xml:space="preserve"> performed on the learning task, w</w:t>
      </w:r>
      <w:r w:rsidR="001915A5">
        <w:t>e will calculate SAI accuracy as the absolute difference between the target SAI and the actual SAI</w:t>
      </w:r>
      <w:r w:rsidR="00B515F8">
        <w:t xml:space="preserve"> during the Learning phase</w:t>
      </w:r>
      <w:r w:rsidR="001915A5">
        <w:t>.</w:t>
      </w:r>
      <w:r w:rsidR="00C63C4F">
        <w:t xml:space="preserve"> </w:t>
      </w:r>
      <w:r w:rsidR="00E00AF1">
        <w:t xml:space="preserve">Mean </w:t>
      </w:r>
      <w:ins w:id="137" w:author="Hyosub Kim" w:date="2020-05-20T13:46:00Z">
        <w:r w:rsidR="007B121E">
          <w:t xml:space="preserve">absolute </w:t>
        </w:r>
      </w:ins>
      <w:r w:rsidR="00E00AF1">
        <w:t>differences</w:t>
      </w:r>
      <w:r w:rsidR="00764145">
        <w:t xml:space="preserve"> between the target step lengths and </w:t>
      </w:r>
      <w:proofErr w:type="spellStart"/>
      <w:ins w:id="138" w:author="Hyosub Kim" w:date="2020-05-21T10:59:00Z">
        <w:r w:rsidR="00045726">
          <w:t>actual</w:t>
        </w:r>
      </w:ins>
      <w:del w:id="139" w:author="Hyosub Kim" w:date="2020-05-21T10:59:00Z">
        <w:r w:rsidR="00764145" w:rsidDel="00045726">
          <w:delText xml:space="preserve">empirical </w:delText>
        </w:r>
      </w:del>
      <w:r w:rsidR="00764145">
        <w:t>step</w:t>
      </w:r>
      <w:proofErr w:type="spellEnd"/>
      <w:r w:rsidR="00764145">
        <w:t xml:space="preserve"> lengths</w:t>
      </w:r>
      <w:r w:rsidR="00E00AF1">
        <w:t xml:space="preserve"> for the learning phase will be used as a general measure of accuracy to test how well </w:t>
      </w:r>
      <w:r w:rsidR="00B651EE">
        <w:t>participants</w:t>
      </w:r>
      <w:r w:rsidR="00E00AF1">
        <w:t xml:space="preserve"> were able to perform the task. </w:t>
      </w:r>
      <w:del w:id="140" w:author="Hyosub Kim" w:date="2020-05-21T11:01:00Z">
        <w:r w:rsidR="002B60A5" w:rsidDel="00E6002E">
          <w:delText xml:space="preserve">During pilot testing, </w:delText>
        </w:r>
      </w:del>
      <w:ins w:id="141" w:author="Hyosub Kim" w:date="2020-05-21T11:01:00Z">
        <w:r w:rsidR="00E6002E">
          <w:t xml:space="preserve">Our pilot results from </w:t>
        </w:r>
      </w:ins>
      <w:ins w:id="142" w:author="Hyosub Kim" w:date="2020-05-21T11:02:00Z">
        <w:r w:rsidR="00E6002E">
          <w:t>two</w:t>
        </w:r>
      </w:ins>
      <w:ins w:id="143" w:author="Hyosub Kim" w:date="2020-05-21T11:01:00Z">
        <w:r w:rsidR="00E6002E">
          <w:t xml:space="preserve"> </w:t>
        </w:r>
      </w:ins>
      <w:r w:rsidR="002B60A5" w:rsidRPr="002039BA">
        <w:t>i</w:t>
      </w:r>
      <w:r w:rsidR="000F2CB7" w:rsidRPr="00E6002E">
        <w:t>ndividuals</w:t>
      </w:r>
      <w:r w:rsidR="00764145" w:rsidRPr="00E6002E">
        <w:t xml:space="preserve"> </w:t>
      </w:r>
      <w:ins w:id="144" w:author="Hyosub Kim" w:date="2020-05-21T11:02:00Z">
        <w:r w:rsidR="00E6002E">
          <w:t xml:space="preserve">show that </w:t>
        </w:r>
      </w:ins>
      <w:ins w:id="145" w:author="Hyosub Kim" w:date="2020-05-21T11:05:00Z">
        <w:r w:rsidR="00E6002E">
          <w:t>they</w:t>
        </w:r>
      </w:ins>
      <w:ins w:id="146" w:author="Hyosub Kim" w:date="2020-05-21T11:02:00Z">
        <w:r w:rsidR="00E6002E">
          <w:t xml:space="preserve"> </w:t>
        </w:r>
      </w:ins>
      <w:r w:rsidR="002B60A5" w:rsidRPr="00E6002E">
        <w:t xml:space="preserve">were </w:t>
      </w:r>
      <w:r w:rsidR="00764145" w:rsidRPr="00E6002E">
        <w:t>able to follow the feedback</w:t>
      </w:r>
      <w:r w:rsidR="002B60A5" w:rsidRPr="00E6002E">
        <w:t xml:space="preserve"> during the Uniform </w:t>
      </w:r>
      <w:proofErr w:type="spellStart"/>
      <w:r w:rsidR="002B60A5" w:rsidRPr="00E6002E">
        <w:t>condition</w:t>
      </w:r>
      <w:ins w:id="147" w:author="Hyosub Kim" w:date="2020-05-21T11:03:00Z">
        <w:r w:rsidR="00E6002E">
          <w:t>,</w:t>
        </w:r>
      </w:ins>
      <w:del w:id="148" w:author="Hyosub Kim" w:date="2020-05-21T11:03:00Z">
        <w:r w:rsidR="002B60A5" w:rsidRPr="00E6002E" w:rsidDel="00E6002E">
          <w:delText xml:space="preserve"> </w:delText>
        </w:r>
      </w:del>
      <w:r w:rsidR="002B60A5" w:rsidRPr="00E6002E">
        <w:t>with</w:t>
      </w:r>
      <w:proofErr w:type="spellEnd"/>
      <w:r w:rsidR="002B60A5" w:rsidRPr="00E6002E">
        <w:t xml:space="preserve"> a mean</w:t>
      </w:r>
      <w:r w:rsidR="00C31232">
        <w:t xml:space="preserve"> distance</w:t>
      </w:r>
      <w:r w:rsidR="002B60A5" w:rsidRPr="00510D5B">
        <w:t xml:space="preserve"> of </w:t>
      </w:r>
      <w:r w:rsidR="004357CE" w:rsidRPr="00510D5B">
        <w:t>4.2 cm from the targets.</w:t>
      </w:r>
      <w:r w:rsidR="004357CE" w:rsidRPr="002039BA">
        <w:t xml:space="preserve"> </w:t>
      </w:r>
      <w:r w:rsidR="006C2058">
        <w:t xml:space="preserve">Furthermore, </w:t>
      </w:r>
      <w:r w:rsidR="002B60A5">
        <w:t>the right and left step lengths were significantly correlated with the right and left target</w:t>
      </w:r>
      <w:ins w:id="149" w:author="Hyosub Kim" w:date="2020-05-21T11:03:00Z">
        <w:r w:rsidR="00E6002E">
          <w:t>s</w:t>
        </w:r>
      </w:ins>
      <w:r w:rsidR="002B60A5">
        <w:t xml:space="preserve"> (r = 0.61, r = 0.83), respectively.</w:t>
      </w:r>
      <w:r w:rsidR="001C484F">
        <w:t xml:space="preserve"> </w:t>
      </w:r>
      <w:del w:id="150" w:author="Jonathan Wood" w:date="2020-05-19T13:52:00Z">
        <w:r w:rsidR="002807A6" w:rsidDel="002A1C0E">
          <w:rPr>
            <w:noProof/>
          </w:rPr>
          <mc:AlternateContent>
            <mc:Choice Requires="wpg">
              <w:drawing>
                <wp:anchor distT="0" distB="0" distL="114300" distR="114300" simplePos="0" relativeHeight="251666432" behindDoc="0" locked="0" layoutInCell="1" allowOverlap="1" wp14:anchorId="4523968C" wp14:editId="496D7BB8">
                  <wp:simplePos x="0" y="0"/>
                  <wp:positionH relativeFrom="column">
                    <wp:posOffset>3832529</wp:posOffset>
                  </wp:positionH>
                  <wp:positionV relativeFrom="paragraph">
                    <wp:posOffset>93455</wp:posOffset>
                  </wp:positionV>
                  <wp:extent cx="1911350" cy="2258005"/>
                  <wp:effectExtent l="0" t="0" r="0" b="9525"/>
                  <wp:wrapSquare wrapText="bothSides"/>
                  <wp:docPr id="17" name="Group 17"/>
                  <wp:cNvGraphicFramePr/>
                  <a:graphic xmlns:a="http://schemas.openxmlformats.org/drawingml/2006/main">
                    <a:graphicData uri="http://schemas.microsoft.com/office/word/2010/wordprocessingGroup">
                      <wpg:wgp>
                        <wpg:cNvGrpSpPr/>
                        <wpg:grpSpPr>
                          <a:xfrm>
                            <a:off x="0" y="0"/>
                            <a:ext cx="1911350" cy="2106930"/>
                            <a:chOff x="0" y="151075"/>
                            <a:chExt cx="1911350" cy="2106930"/>
                          </a:xfrm>
                        </wpg:grpSpPr>
                        <pic:pic xmlns:pic="http://schemas.openxmlformats.org/drawingml/2006/picture">
                          <pic:nvPicPr>
                            <pic:cNvPr id="12" name="Picture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151075"/>
                              <a:ext cx="1911350" cy="2106930"/>
                            </a:xfrm>
                            <a:prstGeom prst="rect">
                              <a:avLst/>
                            </a:prstGeom>
                          </pic:spPr>
                        </pic:pic>
                      </wpg:wgp>
                    </a:graphicData>
                  </a:graphic>
                </wp:anchor>
              </w:drawing>
            </mc:Choice>
            <mc:Fallback>
              <w:pict>
                <v:group w14:anchorId="60C0BE14" id="Group 17" o:spid="_x0000_s1026" style="position:absolute;margin-left:301.75pt;margin-top:7.35pt;width:150.5pt;height:177.8pt;z-index:251666432" coordorigin=",1510" coordsize="19113,2106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">
                  <v:shape id="Picture 12" o:spid="_x0000_s1027" type="#_x0000_t75" style="position:absolute;top:1510;width:19113;height:210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">
                    <v:imagedata r:id="rId17" o:title=""/>
                  </v:shape>
                  <w10:wrap type="square"/>
                </v:group>
              </w:pict>
            </mc:Fallback>
          </mc:AlternateContent>
        </w:r>
      </w:del>
    </w:p>
    <w:p w14:paraId="3ED1A77A" w14:textId="1BC42540" w:rsidR="00E00AF1" w:rsidRDefault="00C63C4F" w:rsidP="00E00AF1">
      <w:del w:id="151" w:author="Jonathan Wood" w:date="2020-05-19T13:05:00Z">
        <w:r w:rsidDel="001C484F">
          <w:delText xml:space="preserve">To </w:delText>
        </w:r>
      </w:del>
      <w:commentRangeStart w:id="152"/>
      <w:ins w:id="153" w:author="Jonathan Wood" w:date="2020-05-19T13:05:00Z">
        <w:r w:rsidR="001C484F">
          <w:t xml:space="preserve">We </w:t>
        </w:r>
      </w:ins>
      <w:r w:rsidR="00C31232">
        <w:t>will also test our assumption that</w:t>
      </w:r>
      <w:ins w:id="154" w:author="Jonathan Wood" w:date="2020-05-19T13:05:00Z">
        <w:r w:rsidR="001C484F">
          <w:t>, during the learning phase,</w:t>
        </w:r>
      </w:ins>
      <w:r w:rsidR="00C31232">
        <w:t xml:space="preserve"> </w:t>
      </w:r>
      <w:ins w:id="155" w:author="Hyosub Kim" w:date="2020-05-21T11:06:00Z">
        <w:r w:rsidR="00E6002E">
          <w:t xml:space="preserve">while </w:t>
        </w:r>
      </w:ins>
      <w:r w:rsidR="00C31232">
        <w:t xml:space="preserve">the SAI will be similar across conditions, </w:t>
      </w:r>
      <w:del w:id="156" w:author="Hyosub Kim" w:date="2020-05-21T11:06:00Z">
        <w:r w:rsidR="00C31232" w:rsidDel="00E6002E">
          <w:delText xml:space="preserve">but </w:delText>
        </w:r>
      </w:del>
      <w:r w:rsidR="00C31232">
        <w:t>the SAI standard deviation will be different across conditions</w:t>
      </w:r>
      <w:del w:id="157" w:author="Jonathan Wood" w:date="2020-05-19T13:05:00Z">
        <w:r w:rsidR="00C31232" w:rsidDel="001C484F">
          <w:delText xml:space="preserve"> during the learning phase</w:delText>
        </w:r>
      </w:del>
      <w:r w:rsidR="00C31232">
        <w:t xml:space="preserve">. </w:t>
      </w:r>
      <w:del w:id="158" w:author="Jonathan Wood" w:date="2020-05-18T17:16:00Z">
        <w:r w:rsidR="00396E85" w:rsidRPr="00C31232" w:rsidDel="002B60A5">
          <w:delText xml:space="preserve">will test these differences with a repeated measures analysis of variance and post-hoc </w:delText>
        </w:r>
        <w:r w:rsidR="00321DC5" w:rsidRPr="00C31232" w:rsidDel="002B60A5">
          <w:delText>pairwise comparisons</w:delText>
        </w:r>
        <w:r w:rsidR="00396E85" w:rsidRPr="00C31232" w:rsidDel="002B60A5">
          <w:delText xml:space="preserve"> if </w:delText>
        </w:r>
        <w:r w:rsidR="00764145" w:rsidRPr="00C31232" w:rsidDel="002B60A5">
          <w:delText>the analysis of variance test is significant</w:delText>
        </w:r>
        <w:r w:rsidR="00396E85" w:rsidRPr="00C31232" w:rsidDel="002B60A5">
          <w:delText>.</w:delText>
        </w:r>
        <w:r w:rsidR="00396E85" w:rsidDel="002B60A5">
          <w:delText xml:space="preserve"> </w:delText>
        </w:r>
      </w:del>
      <w:r w:rsidR="009776DA">
        <w:t>Our pilot data</w:t>
      </w:r>
      <w:r w:rsidR="004357CE">
        <w:t xml:space="preserve"> appear</w:t>
      </w:r>
      <w:r w:rsidR="009776DA">
        <w:t xml:space="preserve"> </w:t>
      </w:r>
      <w:r w:rsidR="00C723C8">
        <w:t>consistent with</w:t>
      </w:r>
      <w:r w:rsidR="009776DA">
        <w:t xml:space="preserve"> </w:t>
      </w:r>
      <w:r w:rsidR="00C723C8">
        <w:t>these predictions</w:t>
      </w:r>
      <w:r w:rsidR="009776DA">
        <w:t xml:space="preserve"> (Figure </w:t>
      </w:r>
      <w:r w:rsidR="00AB327B">
        <w:t>2</w:t>
      </w:r>
      <w:r w:rsidR="009776DA">
        <w:t>)</w:t>
      </w:r>
      <w:r w:rsidR="00C723C8">
        <w:t>, as</w:t>
      </w:r>
      <w:r w:rsidR="004357CE">
        <w:t xml:space="preserve"> the mean SAI during learning is similar between </w:t>
      </w:r>
      <w:del w:id="159" w:author="Jonathan Wood" w:date="2020-05-18T16:38:00Z">
        <w:r w:rsidR="004357CE" w:rsidDel="004A5E5B">
          <w:delText xml:space="preserve">stable </w:delText>
        </w:r>
      </w:del>
      <w:ins w:id="160" w:author="Jonathan Wood" w:date="2020-05-18T16:38:00Z">
        <w:r w:rsidR="004A5E5B">
          <w:t xml:space="preserve">repeated </w:t>
        </w:r>
      </w:ins>
      <w:r w:rsidR="004357CE">
        <w:t xml:space="preserve">and </w:t>
      </w:r>
      <w:ins w:id="161" w:author="Jonathan Wood" w:date="2020-05-18T16:40:00Z">
        <w:r w:rsidR="004A5E5B">
          <w:t>U</w:t>
        </w:r>
      </w:ins>
      <w:del w:id="162" w:author="Jonathan Wood" w:date="2020-05-18T16:40:00Z">
        <w:r w:rsidR="004357CE" w:rsidDel="004A5E5B">
          <w:delText>u</w:delText>
        </w:r>
      </w:del>
      <w:r w:rsidR="004357CE">
        <w:t xml:space="preserve">niform conditions </w:t>
      </w:r>
      <w:r w:rsidR="009776DA">
        <w:t xml:space="preserve">but the standard deviation </w:t>
      </w:r>
      <w:r w:rsidR="00C31232">
        <w:t>appears</w:t>
      </w:r>
      <w:r w:rsidR="009776DA">
        <w:t xml:space="preserve"> different. </w:t>
      </w:r>
      <w:commentRangeEnd w:id="152"/>
      <w:r w:rsidR="00E6002E">
        <w:rPr>
          <w:rStyle w:val="CommentReference"/>
        </w:rPr>
        <w:commentReference w:id="152"/>
      </w:r>
    </w:p>
    <w:p w14:paraId="68A26D24" w14:textId="18659DCF" w:rsidR="00E00AF1" w:rsidRDefault="00E00AF1" w:rsidP="00C66CEF"/>
    <w:p w14:paraId="473DD9C1" w14:textId="3FFCE291" w:rsidR="005E012E" w:rsidRDefault="00F6786F" w:rsidP="00C66CEF">
      <w:commentRangeStart w:id="163"/>
      <w:r>
        <w:t>U</w:t>
      </w:r>
      <w:r w:rsidR="00C63C4F">
        <w:t xml:space="preserve">se-dependent bias will be calculated as the mean SAI during the first 10 strides of the Washout phase. </w:t>
      </w:r>
      <w:commentRangeEnd w:id="163"/>
      <w:r w:rsidR="00E6002E">
        <w:rPr>
          <w:rStyle w:val="CommentReference"/>
        </w:rPr>
        <w:commentReference w:id="163"/>
      </w:r>
      <w:r w:rsidR="00345CB5">
        <w:t>W</w:t>
      </w:r>
      <w:r w:rsidR="003A4641">
        <w:t>e will also compare the change in use-dependent bias</w:t>
      </w:r>
      <w:r w:rsidR="00345CB5">
        <w:t>es</w:t>
      </w:r>
      <w:r w:rsidR="003A4641">
        <w:t xml:space="preserve"> </w:t>
      </w:r>
      <w:r w:rsidR="00345CB5">
        <w:t>across</w:t>
      </w:r>
      <w:r w:rsidR="003A4641">
        <w:t xml:space="preserve"> condition</w:t>
      </w:r>
      <w:r w:rsidR="00345CB5">
        <w:t>s</w:t>
      </w:r>
      <w:r w:rsidR="000C593F">
        <w:t xml:space="preserve">, as our computational models make distinct predictions regarding the sensitivity of UDP to environmental consistency (see Modeling). </w:t>
      </w:r>
      <w:r w:rsidR="00BF7145">
        <w:t xml:space="preserve">We will also analyze the rate of washout </w:t>
      </w:r>
      <w:r>
        <w:t>by regressing subsequent strides onto current strides for each stride of washout. The slope of this regression</w:t>
      </w:r>
      <w:r w:rsidR="002B60A5">
        <w:t xml:space="preserve"> predict</w:t>
      </w:r>
      <w:r>
        <w:t>s</w:t>
      </w:r>
      <w:r w:rsidR="002B60A5">
        <w:t xml:space="preserve"> the amount of SAI </w:t>
      </w:r>
      <w:r>
        <w:t xml:space="preserve">retained from one </w:t>
      </w:r>
      <w:r w:rsidR="002B60A5">
        <w:t xml:space="preserve">stride </w:t>
      </w:r>
      <w:r>
        <w:t>to the next</w:t>
      </w:r>
      <w:r w:rsidR="002B60A5">
        <w:t xml:space="preserve">. </w:t>
      </w:r>
      <w:r w:rsidR="00BF7145">
        <w:fldChar w:fldCharType="begin"/>
      </w:r>
      <w:r w:rsidR="00BF7145">
        <w:instrText xml:space="preserve"> ADDIN ZOTERO_ITEM CSL_CITATION {"citationID":"NyRcQls4","properties":{"formattedCitation":"(Kitago et al., 2013)","plainCitation":"(Kitago et al., 2013)","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schema":"https://github.com/citation-style-language/schema/raw/master/csl-citation.json"} </w:instrText>
      </w:r>
      <w:r w:rsidR="00BF7145">
        <w:fldChar w:fldCharType="separate"/>
      </w:r>
      <w:r w:rsidR="00BF7145" w:rsidRPr="00BF7145">
        <w:t>(Kitago et al., 2013</w:t>
      </w:r>
      <w:r w:rsidR="003363A7">
        <w:t>; Wood et al., 2020</w:t>
      </w:r>
      <w:r w:rsidR="00BF7145" w:rsidRPr="00BF7145">
        <w:t>)</w:t>
      </w:r>
      <w:r w:rsidR="00BF7145">
        <w:fldChar w:fldCharType="end"/>
      </w:r>
      <w:r w:rsidR="002B60A5">
        <w:t xml:space="preserve">. </w:t>
      </w:r>
    </w:p>
    <w:p w14:paraId="7AB2B78F" w14:textId="3538ECAD" w:rsidR="00D24F3C" w:rsidRDefault="00D24F3C" w:rsidP="00C66CEF">
      <w:pPr>
        <w:rPr>
          <w:ins w:id="164" w:author="Jonathan Wood" w:date="2020-05-06T10:36:00Z"/>
        </w:rPr>
      </w:pPr>
    </w:p>
    <w:p w14:paraId="0BFCB91F" w14:textId="3855E0B3" w:rsidR="002B60A5" w:rsidRPr="00D70C81" w:rsidRDefault="002B60A5" w:rsidP="00C66CEF">
      <w:pPr>
        <w:rPr>
          <w:i/>
          <w:iCs/>
          <w:u w:val="single"/>
        </w:rPr>
      </w:pPr>
      <w:r w:rsidRPr="00D70C81">
        <w:rPr>
          <w:i/>
          <w:iCs/>
          <w:u w:val="single"/>
        </w:rPr>
        <w:t>Statistical analysis</w:t>
      </w:r>
      <w:ins w:id="165" w:author="Jonathan Wood" w:date="2020-05-18T20:34:00Z">
        <w:r w:rsidR="00D70C81">
          <w:rPr>
            <w:i/>
            <w:iCs/>
            <w:u w:val="single"/>
          </w:rPr>
          <w:t>:</w:t>
        </w:r>
      </w:ins>
    </w:p>
    <w:p w14:paraId="34B73BB8" w14:textId="251B0735" w:rsidR="00ED5542" w:rsidRPr="00D70C81" w:rsidRDefault="00EA377F" w:rsidP="00C66CEF">
      <w:r>
        <w:t xml:space="preserve">We will test for </w:t>
      </w:r>
      <w:ins w:id="166" w:author="Hyosub Kim" w:date="2020-05-21T11:10:00Z">
        <w:r w:rsidR="00E6002E">
          <w:t>within-</w:t>
        </w:r>
        <w:proofErr w:type="gramStart"/>
        <w:r w:rsidR="00E6002E">
          <w:t>subjects</w:t>
        </w:r>
        <w:proofErr w:type="gramEnd"/>
        <w:r w:rsidR="00E6002E">
          <w:t xml:space="preserve"> </w:t>
        </w:r>
      </w:ins>
      <w:r>
        <w:t>differences</w:t>
      </w:r>
      <w:r w:rsidR="00B14A33" w:rsidRPr="00D70C81">
        <w:t xml:space="preserve"> </w:t>
      </w:r>
      <w:r>
        <w:t>across conditions for</w:t>
      </w:r>
      <w:r w:rsidR="00B14A33" w:rsidRPr="00D70C81">
        <w:t xml:space="preserve"> the mean </w:t>
      </w:r>
      <w:r>
        <w:t xml:space="preserve">and standard deviation SAI </w:t>
      </w:r>
      <w:r w:rsidR="00B14A33" w:rsidRPr="00D70C81">
        <w:t xml:space="preserve">during </w:t>
      </w:r>
      <w:r>
        <w:t>L</w:t>
      </w:r>
      <w:r w:rsidR="00B14A33" w:rsidRPr="00D70C81">
        <w:t>earning</w:t>
      </w:r>
      <w:r w:rsidR="00B14A33">
        <w:t>, SAI aftereffect</w:t>
      </w:r>
      <w:r>
        <w:t>s and SAI</w:t>
      </w:r>
      <w:r w:rsidR="00B14A33">
        <w:t xml:space="preserve"> washout rate </w:t>
      </w:r>
      <w:r>
        <w:t>using</w:t>
      </w:r>
      <w:r w:rsidR="002B60A5" w:rsidRPr="00D70C81">
        <w:t xml:space="preserve"> repeated measures analysis of variance and post-hoc pairwise comparisons if the analysis of variance test is significant.</w:t>
      </w:r>
      <w:r w:rsidR="00B14A33">
        <w:t xml:space="preserve"> We will report </w:t>
      </w:r>
      <w:r w:rsidR="00D70C81">
        <w:t xml:space="preserve">t- </w:t>
      </w:r>
      <w:r>
        <w:t>and</w:t>
      </w:r>
      <w:r w:rsidR="00D70C81">
        <w:t xml:space="preserve"> F- statistic, </w:t>
      </w:r>
      <w:r w:rsidR="00B14A33">
        <w:t>exact p-values</w:t>
      </w:r>
      <w:r w:rsidR="00D70C81">
        <w:t>, means, 95% confidence intervals and standardized effect sizes (Cohen’s d for t-tests and ƞ</w:t>
      </w:r>
      <w:r w:rsidR="00D70C81">
        <w:rPr>
          <w:vertAlign w:val="subscript"/>
        </w:rPr>
        <w:t>p</w:t>
      </w:r>
      <w:r w:rsidR="00D70C81">
        <w:rPr>
          <w:vertAlign w:val="superscript"/>
        </w:rPr>
        <w:t>2</w:t>
      </w:r>
      <w:r w:rsidR="00D70C81">
        <w:t xml:space="preserve"> for </w:t>
      </w:r>
      <w:r>
        <w:t>analysis of variance</w:t>
      </w:r>
      <w:r w:rsidR="00D70C81">
        <w:t xml:space="preserve">). Assumptions of normality and homoscedasticity will be tested with the Shapiro-Wilks test and </w:t>
      </w:r>
      <w:proofErr w:type="spellStart"/>
      <w:r w:rsidR="00D70C81">
        <w:t>Levene’s</w:t>
      </w:r>
      <w:proofErr w:type="spellEnd"/>
      <w:r w:rsidR="00D70C81">
        <w:t xml:space="preserve"> test, respectively. </w:t>
      </w:r>
    </w:p>
    <w:p w14:paraId="2FF07EBD" w14:textId="383ADD85" w:rsidR="00B14A33" w:rsidRDefault="00B14A33" w:rsidP="00C66CEF"/>
    <w:p w14:paraId="101A39E2" w14:textId="2EBFC852" w:rsidR="00B14A33" w:rsidRDefault="00B14A33" w:rsidP="00B14A33">
      <w:r>
        <w:t>In addition to our parametric analyses, we will also employ a cluster permutation analysis to assess potential SAI differences across the Washout phases for each condition</w:t>
      </w:r>
      <w:r w:rsidR="00D70C81">
        <w:t xml:space="preserve"> </w:t>
      </w:r>
      <w:r w:rsidR="00D70C81">
        <w:fldChar w:fldCharType="begin"/>
      </w:r>
      <w:r w:rsidR="00D70C81">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In this analysis, we will compare differences between two conditions at a time with paired t-tests at each stride. The largest cluster of significant paired t-tests (p &lt; 0.05) in a row will be determined and the t-statistics for this cluster are summed. The summed t-statistics are then compared to a null distribution of summed t-statistics. The null distribution is built from resampling each group without replacement 1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 samples. This comparison provides a probability that the empirical cluster is different from the null distribution</w:t>
      </w:r>
      <w:r w:rsidR="00D70C81">
        <w:t xml:space="preserve"> while controlling for type I error </w:t>
      </w:r>
      <w:r w:rsidR="00D70C81">
        <w:fldChar w:fldCharType="begin"/>
      </w:r>
      <w:r w:rsidR="00D70C81">
        <w:instrText xml:space="preserve"> ADDIN ZOTERO_ITEM CSL_CITATION {"citationID":"7mxWfYN4","properties":{"formattedCitation":"(Nichols and Holmes, 2002)","plainCitation":"(Nichols and Holmes, 2002)","noteIndex":0},"citationItems":[{"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D70C81" w:rsidRPr="00D70C81">
        <w:t>(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p w14:paraId="19881302" w14:textId="21A195F0" w:rsidR="00414CFC" w:rsidRDefault="00105698">
      <w:pPr>
        <w:rPr>
          <w:b/>
          <w:bCs/>
        </w:rPr>
      </w:pPr>
      <w:commentRangeStart w:id="167"/>
      <w:r w:rsidRPr="007D3C9C">
        <w:rPr>
          <w:b/>
          <w:bCs/>
        </w:rPr>
        <w:t>Modeling</w:t>
      </w:r>
      <w:commentRangeEnd w:id="167"/>
      <w:r w:rsidR="00D01B1B">
        <w:rPr>
          <w:rStyle w:val="CommentReference"/>
        </w:rPr>
        <w:commentReference w:id="167"/>
      </w:r>
    </w:p>
    <w:p w14:paraId="4F01DAE0" w14:textId="26755E44" w:rsidR="00591F30" w:rsidRDefault="00591F30">
      <w:r>
        <w:t>We have adapted two computational models of use-dependent learning which make dissociable predictions regarding the effect practice consistency has on use-dependent bias. One is a</w:t>
      </w:r>
      <w:r w:rsidR="00F2396E">
        <w:t>n Adaptive</w:t>
      </w:r>
      <w:r>
        <w:t xml:space="preserve"> Bayesian model </w:t>
      </w:r>
      <w:r>
        <w:fldChar w:fldCharType="begin"/>
      </w:r>
      <w:r>
        <w:instrText xml:space="preserve"> ADDIN ZOTERO_ITEM CSL_CITATION {"citationID":"3S09bp83","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fldChar w:fldCharType="separate"/>
      </w:r>
      <w:r w:rsidRPr="00591F30">
        <w:t>(Verstynen and Sabes, 2011)</w:t>
      </w:r>
      <w:r>
        <w:fldChar w:fldCharType="end"/>
      </w:r>
      <w:r>
        <w:t xml:space="preserve"> the other is </w:t>
      </w:r>
      <w:r w:rsidR="000F2CB7">
        <w:t>the</w:t>
      </w:r>
      <w:r>
        <w:t xml:space="preserve"> </w:t>
      </w:r>
      <w:r w:rsidR="007A69F4">
        <w:t xml:space="preserve">Strategy plus </w:t>
      </w:r>
      <w:r w:rsidR="000F2CB7">
        <w:t xml:space="preserve">UDP </w:t>
      </w:r>
      <w:r>
        <w:t>model</w:t>
      </w:r>
      <w:r w:rsidR="007A69F4">
        <w:t xml:space="preserve"> </w:t>
      </w:r>
      <w:r>
        <w:fldChar w:fldCharType="begin"/>
      </w:r>
      <w:r>
        <w:instrText xml:space="preserve"> ADDIN ZOTERO_ITEM CSL_CITATION {"citationID":"IpNTd3PY","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591F30">
        <w:t>(Diedrichsen et al., 2010)</w:t>
      </w:r>
      <w:r>
        <w:fldChar w:fldCharType="end"/>
      </w:r>
      <w:r>
        <w:t>.</w:t>
      </w:r>
    </w:p>
    <w:p w14:paraId="7FAE0F7F" w14:textId="53956F33" w:rsidR="005B646C" w:rsidRDefault="005B646C"/>
    <w:p w14:paraId="4B11AFBE" w14:textId="77777777" w:rsidR="005B646C" w:rsidRPr="00403D28" w:rsidRDefault="005B646C" w:rsidP="005B646C">
      <w:pPr>
        <w:rPr>
          <w:i/>
          <w:iCs/>
          <w:u w:val="single"/>
        </w:rPr>
      </w:pPr>
      <w:r>
        <w:rPr>
          <w:i/>
          <w:iCs/>
          <w:u w:val="single"/>
        </w:rPr>
        <w:t>Strategy Plus UDP</w:t>
      </w:r>
      <w:r w:rsidRPr="00002520">
        <w:rPr>
          <w:i/>
          <w:iCs/>
          <w:u w:val="single"/>
        </w:rPr>
        <w:t xml:space="preserve"> model:</w:t>
      </w:r>
    </w:p>
    <w:p w14:paraId="008FE352" w14:textId="3ED37E15" w:rsidR="005B646C" w:rsidRDefault="005B646C" w:rsidP="005B646C">
      <w:r>
        <w:t xml:space="preserve">The Strategy plus UDP model conceptualizes overall motor output as the sum of two parallel processes: cognitive strategy and UDP. Prior work shows that participants are able to explicitly control SAI in response to visual feedback </w:t>
      </w:r>
      <w:r>
        <w:fldChar w:fldCharType="begin"/>
      </w:r>
      <w:r>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fldChar w:fldCharType="separate"/>
      </w:r>
      <w:r w:rsidRPr="00074E0C">
        <w:t>(French et al., 2018; Long et al., 2016</w:t>
      </w:r>
      <w:ins w:id="168" w:author="Jonathan Wood" w:date="2020-05-19T15:29:00Z">
        <w:r w:rsidR="003363A7">
          <w:t>; Wood et al., 2020</w:t>
        </w:r>
      </w:ins>
      <w:r w:rsidRPr="00074E0C">
        <w:t>)</w:t>
      </w:r>
      <w:r>
        <w:fldChar w:fldCharType="end"/>
      </w:r>
      <w:ins w:id="169" w:author="Jonathan Wood" w:date="2020-05-19T15:29:00Z">
        <w:r w:rsidR="003363A7">
          <w:t xml:space="preserve">, </w:t>
        </w:r>
      </w:ins>
      <w:del w:id="170" w:author="Jonathan Wood" w:date="2020-05-19T15:29:00Z">
        <w:r w:rsidDel="003363A7">
          <w:delText xml:space="preserve">, </w:delText>
        </w:r>
      </w:del>
      <w:r>
        <w:t xml:space="preserve">yet still demonstrate aftereffects. Our model proposes that UDP is insensitive to any explicit task goal, and is an obligatory stride by stride biasing of motor output based on recent actions </w:t>
      </w:r>
      <w:r>
        <w:fldChar w:fldCharType="begin"/>
      </w:r>
      <w:r>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 which is 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5B646C"/>
    <w:p w14:paraId="2F0D201D" w14:textId="77777777" w:rsidR="005B646C" w:rsidRPr="001579D6" w:rsidRDefault="006E52DD" w:rsidP="005B646C">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5B646C"/>
    <w:p w14:paraId="7DC784B9" w14:textId="77777777" w:rsidR="005B646C" w:rsidRDefault="005B646C" w:rsidP="005B646C">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5B646C"/>
    <w:p w14:paraId="0DF59CBE" w14:textId="77777777" w:rsidR="005B646C" w:rsidRPr="001579D6" w:rsidRDefault="006E52DD" w:rsidP="005B646C">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228AD73A" w14:textId="77777777" w:rsidR="005B646C" w:rsidRDefault="005B646C" w:rsidP="005B646C"/>
    <w:p w14:paraId="436F9A5F" w14:textId="7D8140E3" w:rsidR="005B646C" w:rsidRDefault="005B646C" w:rsidP="005B646C">
      <w:r>
        <w:t xml:space="preserve">During the learning phase, </w:t>
      </w:r>
      <m:oMath>
        <m:r>
          <w:ins w:id="171" w:author="Jonathan Wood" w:date="2020-05-19T13:16:00Z">
            <w:rPr>
              <w:rStyle w:val="PlaceholderText"/>
              <w:rFonts w:ascii="Cambria Math" w:hAnsi="Cambria Math"/>
              <w:color w:val="auto"/>
            </w:rPr>
            <m:t>A</m:t>
          </w:ins>
        </m:r>
      </m:oMath>
      <w:ins w:id="172" w:author="Jonathan Wood" w:date="2020-05-19T13:16:00Z">
        <w:r w:rsidR="00D00F31">
          <w:rPr>
            <w:rStyle w:val="PlaceholderText"/>
            <w:rFonts w:eastAsiaTheme="minorEastAsia"/>
            <w:color w:val="auto"/>
          </w:rPr>
          <w:t xml:space="preserve"> </w:t>
        </w:r>
      </w:ins>
      <w:del w:id="173" w:author="Jonathan Wood" w:date="2020-05-19T13:16:00Z">
        <w:r w:rsidRPr="00D00F31" w:rsidDel="00D00F31">
          <w:rPr>
            <w:i/>
          </w:rPr>
          <w:delText xml:space="preserve">A </w:delText>
        </w:r>
      </w:del>
      <w:r w:rsidRPr="00D00F31">
        <w:t xml:space="preserve">is </w:t>
      </w:r>
      <w:r>
        <w:t>a memory term representing how much of the strategy (</w:t>
      </w:r>
      <m:oMath>
        <m:r>
          <w:ins w:id="174" w:author="Jonathan Wood" w:date="2020-05-19T13:15:00Z">
            <w:rPr>
              <w:rFonts w:ascii="Cambria Math" w:hAnsi="Cambria Math"/>
            </w:rPr>
            <m:t>S</m:t>
          </w:ins>
        </m:r>
      </m:oMath>
      <w:del w:id="175" w:author="Jonathan Wood" w:date="2020-05-19T13:15:00Z">
        <w:r w:rsidDel="00D00F31">
          <w:delText>S</w:delText>
        </w:r>
      </w:del>
      <w:r>
        <w:t xml:space="preserve">) is retained from one trial to the next, and </w:t>
      </w:r>
      <m:oMath>
        <m:r>
          <w:ins w:id="176" w:author="Jonathan Wood" w:date="2020-05-19T13:17:00Z">
            <w:rPr>
              <w:rFonts w:ascii="Cambria Math" w:hAnsi="Cambria Math"/>
            </w:rPr>
            <m:t>C</m:t>
          </w:ins>
        </m:r>
      </m:oMath>
      <w:del w:id="177" w:author="Jonathan Wood" w:date="2020-05-19T13:17:00Z">
        <w:r w:rsidDel="00D00F31">
          <w:delText>C</w:delText>
        </w:r>
      </w:del>
      <w:r>
        <w:t xml:space="preserve"> is the proportion of the error that is corrected for on each stride. As this is a strategic, or voluntary, process, we assume that </w:t>
      </w:r>
      <m:oMath>
        <m:r>
          <w:ins w:id="178" w:author="Jonathan Wood" w:date="2020-05-19T13:17:00Z">
            <w:rPr>
              <w:rFonts w:ascii="Cambria Math" w:hAnsi="Cambria Math"/>
            </w:rPr>
            <m:t>S</m:t>
          </w:ins>
        </m:r>
      </m:oMath>
      <w:ins w:id="179" w:author="Jonathan Wood" w:date="2020-05-19T13:17:00Z">
        <w:r w:rsidR="00D00F31">
          <w:rPr>
            <w:rFonts w:eastAsiaTheme="minorEastAsia"/>
          </w:rPr>
          <w:t xml:space="preserve"> </w:t>
        </w:r>
      </w:ins>
      <w:del w:id="180" w:author="Jonathan Wood" w:date="2020-05-19T13:17:00Z">
        <w:r w:rsidDel="00D00F31">
          <w:delText xml:space="preserve">S </w:delText>
        </w:r>
      </w:del>
      <w:r>
        <w:t>is equal to zero when the visual feedback (VF) is turned off and the participants are instructed to walk normally:</w:t>
      </w:r>
    </w:p>
    <w:p w14:paraId="2B82013C" w14:textId="77777777" w:rsidR="005B646C" w:rsidRDefault="005B646C" w:rsidP="005B646C"/>
    <w:p w14:paraId="357622A7" w14:textId="35496D16" w:rsidR="005B646C" w:rsidRDefault="006E52DD" w:rsidP="005B646C">
      <w:pPr>
        <w:rPr>
          <w:rFonts w:eastAsiaTheme="minorEastAsia"/>
        </w:rPr>
      </w:pPr>
      <m:oMath>
        <m:sSub>
          <m:sSubPr>
            <m:ctrlPr>
              <w:rPr>
                <w:rFonts w:ascii="Cambria Math" w:hAnsi="Cambria Math"/>
                <w:i/>
              </w:rPr>
            </m:ctrlPr>
          </m:sSubPr>
          <m:e>
            <m:r>
              <w:ins w:id="181" w:author="Hyosub Kim" w:date="2020-05-21T11:22:00Z">
                <w:rPr>
                  <w:rFonts w:ascii="Cambria Math" w:hAnsi="Cambria Math"/>
                </w:rPr>
                <m:t>s</m:t>
              </w:ins>
            </m:r>
            <m:r>
              <w:del w:id="182" w:author="Hyosub Kim" w:date="2020-05-21T11:22:00Z">
                <w:rPr>
                  <w:rFonts w:ascii="Cambria Math" w:hAnsi="Cambria Math"/>
                </w:rPr>
                <m:t>S</m:t>
              </w:del>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  &amp;if VF is false</m:t>
                </m:r>
              </m:e>
              <m:e>
                <m:r>
                  <w:rPr>
                    <w:rFonts w:ascii="Cambria Math" w:hAnsi="Cambria Math"/>
                  </w:rPr>
                  <m:t>A*</m:t>
                </m:r>
                <m:sSub>
                  <m:sSubPr>
                    <m:ctrlPr>
                      <w:rPr>
                        <w:rFonts w:ascii="Cambria Math" w:hAnsi="Cambria Math"/>
                        <w:i/>
                      </w:rPr>
                    </m:ctrlPr>
                  </m:sSubPr>
                  <m:e>
                    <m:r>
                      <w:ins w:id="183" w:author="Hyosub Kim" w:date="2020-05-21T11:22:00Z">
                        <w:rPr>
                          <w:rFonts w:ascii="Cambria Math" w:hAnsi="Cambria Math"/>
                        </w:rPr>
                        <m:t>s</m:t>
                      </w:ins>
                    </m:r>
                    <m:r>
                      <w:del w:id="184" w:author="Hyosub Kim" w:date="2020-05-21T11:22:00Z">
                        <w:rPr>
                          <w:rFonts w:ascii="Cambria Math" w:hAnsi="Cambria Math"/>
                        </w:rPr>
                        <m:t>S</m:t>
                      </w:del>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if VF is true</m:t>
                </m:r>
              </m:e>
            </m:eqArr>
          </m:e>
        </m:d>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7)</w:t>
      </w:r>
    </w:p>
    <w:p w14:paraId="101C41EE"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2719F219"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9696A1F" w14:textId="77777777" w:rsidR="005B646C" w:rsidRDefault="005B646C" w:rsidP="005B646C">
      <w:pPr>
        <w:rPr>
          <w:i/>
          <w:iCs/>
          <w:u w:val="single"/>
        </w:rPr>
      </w:pPr>
    </w:p>
    <w:p w14:paraId="4C18F436" w14:textId="3002DECA" w:rsidR="005B646C" w:rsidRDefault="005B646C" w:rsidP="005B646C">
      <w:r w:rsidRPr="00D12592">
        <w:t xml:space="preserve">Where </w:t>
      </w:r>
      <m:oMath>
        <m:r>
          <w:rPr>
            <w:rFonts w:ascii="Cambria Math" w:hAnsi="Cambria Math"/>
          </w:rPr>
          <m:t>C</m:t>
        </m:r>
      </m:oMath>
      <w:r w:rsidRPr="00D12592">
        <w:t xml:space="preserve"> is the error correction rate and </w:t>
      </w:r>
      <m:oMath>
        <m:r>
          <w:rPr>
            <w:rFonts w:ascii="Cambria Math" w:hAnsi="Cambria Math"/>
          </w:rPr>
          <m:t>A</m:t>
        </m:r>
      </m:oMath>
      <w:r w:rsidRPr="00D12592">
        <w:t xml:space="preserve"> is the strategic retention </w:t>
      </w:r>
      <w:proofErr w:type="gramStart"/>
      <w:r w:rsidRPr="00D12592">
        <w:t>rate.</w:t>
      </w:r>
      <w:proofErr w:type="gramEnd"/>
      <w:r w:rsidRPr="00D12592">
        <w:t xml:space="preserve"> </w:t>
      </w:r>
      <w:r>
        <w:t>During the Washout phase, when there is no strategy, motor output is driven only by the use-dependent</w:t>
      </w:r>
      <w:ins w:id="185" w:author="Jonathan Wood" w:date="2020-05-18T22:59:00Z">
        <w:r>
          <w:t xml:space="preserve"> process</w:t>
        </w:r>
      </w:ins>
      <w:r>
        <w:t>. The use-dependent process (</w:t>
      </w:r>
      <m:oMath>
        <m:r>
          <w:rPr>
            <w:rFonts w:ascii="Cambria Math" w:hAnsi="Cambria Math"/>
          </w:rPr>
          <m:t>W</m:t>
        </m:r>
      </m:oMath>
      <w:r>
        <w:t xml:space="preserve">) </w:t>
      </w:r>
      <w:del w:id="186" w:author="Hyosub Kim" w:date="2020-05-21T11:23:00Z">
        <w:r w:rsidDel="00FB4237">
          <w:delText>learns a proportion of the</w:delText>
        </w:r>
      </w:del>
      <w:ins w:id="187" w:author="Hyosub Kim" w:date="2020-05-21T11:23:00Z">
        <w:r w:rsidR="00FB4237">
          <w:t>becom</w:t>
        </w:r>
      </w:ins>
      <w:ins w:id="188" w:author="Hyosub Kim" w:date="2020-05-21T11:24:00Z">
        <w:r w:rsidR="00FB4237">
          <w:t>es biased towards the</w:t>
        </w:r>
      </w:ins>
      <w:r>
        <w:t xml:space="preserve"> current motor output (</w:t>
      </w:r>
      <m:oMath>
        <m:r>
          <w:rPr>
            <w:rFonts w:ascii="Cambria Math" w:hAnsi="Cambria Math"/>
          </w:rPr>
          <m:t>x</m:t>
        </m:r>
      </m:oMath>
      <w:r>
        <w:t>)</w:t>
      </w:r>
      <w:ins w:id="189" w:author="Hyosub Kim" w:date="2020-05-21T11:24:00Z">
        <w:r w:rsidR="00FB4237">
          <w:t>, while</w:t>
        </w:r>
      </w:ins>
      <w:del w:id="190" w:author="Hyosub Kim" w:date="2020-05-21T11:24:00Z">
        <w:r w:rsidDel="00FB4237">
          <w:delText xml:space="preserve"> and</w:delText>
        </w:r>
      </w:del>
      <w:r>
        <w:t xml:space="preserve"> retain</w:t>
      </w:r>
      <w:ins w:id="191" w:author="Hyosub Kim" w:date="2020-05-21T11:24:00Z">
        <w:r w:rsidR="00FB4237">
          <w:t>ing</w:t>
        </w:r>
      </w:ins>
      <w:del w:id="192" w:author="Hyosub Kim" w:date="2020-05-21T11:24:00Z">
        <w:r w:rsidDel="00FB4237">
          <w:delText>s</w:delText>
        </w:r>
      </w:del>
      <w:r>
        <w:t xml:space="preserve"> a proportion of the current use-dependent process: </w:t>
      </w:r>
    </w:p>
    <w:p w14:paraId="745DAA5C" w14:textId="77777777" w:rsidR="005B646C" w:rsidRDefault="005B646C" w:rsidP="005B646C"/>
    <w:p w14:paraId="485D7718" w14:textId="116269D2" w:rsidR="005B646C" w:rsidRPr="001579D6" w:rsidRDefault="006E52DD" w:rsidP="005B646C">
      <m:oMath>
        <m:sSub>
          <m:sSubPr>
            <m:ctrlPr>
              <w:rPr>
                <w:rFonts w:ascii="Cambria Math" w:hAnsi="Cambria Math"/>
                <w:i/>
              </w:rPr>
            </m:ctrlPr>
          </m:sSubPr>
          <m:e>
            <m:r>
              <w:ins w:id="193" w:author="Hyosub Kim" w:date="2020-05-21T11:23:00Z">
                <w:rPr>
                  <w:rFonts w:ascii="Cambria Math" w:hAnsi="Cambria Math"/>
                </w:rPr>
                <m:t>w</m:t>
              </w:ins>
            </m:r>
            <m:r>
              <w:del w:id="194" w:author="Hyosub Kim" w:date="2020-05-21T11:23:00Z">
                <w:rPr>
                  <w:rFonts w:ascii="Cambria Math" w:hAnsi="Cambria Math"/>
                </w:rPr>
                <m:t>W</m:t>
              </w:del>
            </m:r>
          </m:e>
          <m:sub>
            <m:r>
              <w:rPr>
                <w:rFonts w:ascii="Cambria Math" w:hAnsi="Cambria Math"/>
              </w:rPr>
              <m:t>n+1</m:t>
            </m:r>
          </m:sub>
        </m:sSub>
        <m:r>
          <w:rPr>
            <w:rFonts w:ascii="Cambria Math" w:hAnsi="Cambria Math"/>
          </w:rPr>
          <m:t>=E*</m:t>
        </m:r>
        <m:sSub>
          <m:sSubPr>
            <m:ctrlPr>
              <w:rPr>
                <w:rFonts w:ascii="Cambria Math" w:hAnsi="Cambria Math"/>
                <w:i/>
              </w:rPr>
            </m:ctrlPr>
          </m:sSubPr>
          <m:e>
            <m:r>
              <w:ins w:id="195" w:author="Hyosub Kim" w:date="2020-05-21T11:23:00Z">
                <w:rPr>
                  <w:rFonts w:ascii="Cambria Math" w:hAnsi="Cambria Math"/>
                </w:rPr>
                <m:t>w</m:t>
              </w:ins>
            </m:r>
            <m:r>
              <w:del w:id="196" w:author="Hyosub Kim" w:date="2020-05-21T11:23:00Z">
                <w:rPr>
                  <w:rFonts w:ascii="Cambria Math" w:hAnsi="Cambria Math"/>
                </w:rPr>
                <m:t>W</m:t>
              </w:del>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44AEAE4F"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E&lt;1</m:t>
          </m:r>
        </m:oMath>
      </m:oMathPara>
    </w:p>
    <w:p w14:paraId="7C61D753" w14:textId="77777777" w:rsidR="005B646C" w:rsidRPr="00D12592" w:rsidRDefault="005B646C" w:rsidP="005B646C">
      <w:pPr>
        <w:rPr>
          <w:rFonts w:eastAsiaTheme="minorEastAsia"/>
        </w:rPr>
      </w:pPr>
      <m:oMathPara>
        <m:oMathParaPr>
          <m:jc m:val="left"/>
        </m:oMathParaPr>
        <m:oMath>
          <m:r>
            <w:rPr>
              <w:rFonts w:ascii="Cambria Math" w:eastAsiaTheme="minorEastAsia" w:hAnsi="Cambria Math"/>
            </w:rPr>
            <m:t>0</m:t>
          </m:r>
          <m:r>
            <w:rPr>
              <w:rFonts w:ascii="Cambria Math" w:hAnsi="Cambria Math"/>
            </w:rPr>
            <m:t>&lt;F≪C</m:t>
          </m:r>
        </m:oMath>
      </m:oMathPara>
    </w:p>
    <w:p w14:paraId="508E880F" w14:textId="77777777" w:rsidR="005B646C" w:rsidRDefault="005B646C" w:rsidP="005B646C"/>
    <w:p w14:paraId="26D7DF4E" w14:textId="5D220BF5" w:rsidR="005B646C" w:rsidRDefault="005B646C" w:rsidP="005B646C">
      <w:r>
        <w:t xml:space="preserve">Where </w:t>
      </w:r>
      <m:oMath>
        <m:r>
          <w:rPr>
            <w:rFonts w:ascii="Cambria Math" w:hAnsi="Cambria Math"/>
          </w:rPr>
          <m:t>E</m:t>
        </m:r>
      </m:oMath>
      <w:r>
        <w:t xml:space="preserve"> is the use dependent retention rate and </w:t>
      </w:r>
      <m:oMath>
        <m:r>
          <w:rPr>
            <w:rFonts w:ascii="Cambria Math" w:hAnsi="Cambria Math"/>
          </w:rPr>
          <m:t>F</m:t>
        </m:r>
      </m:oMath>
      <w:r>
        <w:t xml:space="preserve"> is the use-dependent learning </w:t>
      </w:r>
      <w:proofErr w:type="gramStart"/>
      <w:r>
        <w:t>rate.</w:t>
      </w:r>
      <w:proofErr w:type="gramEnd"/>
      <w:r>
        <w:t xml:space="preserve"> </w:t>
      </w:r>
      <w:del w:id="197" w:author="Hyosub Kim" w:date="2020-05-21T11:25:00Z">
        <w:r w:rsidDel="009E77F9">
          <w:delText xml:space="preserve">Because </w:delText>
        </w:r>
      </w:del>
      <w:ins w:id="198" w:author="Hyosub Kim" w:date="2020-05-21T11:26:00Z">
        <w:r w:rsidR="009E77F9">
          <w:t>W</w:t>
        </w:r>
      </w:ins>
      <w:del w:id="199" w:author="Hyosub Kim" w:date="2020-05-21T11:26:00Z">
        <w:r w:rsidDel="009E77F9">
          <w:delText>w</w:delText>
        </w:r>
      </w:del>
      <w:r>
        <w:t xml:space="preserve">e assume the use-dependent process learns </w:t>
      </w:r>
      <w:del w:id="200" w:author="Hyosub Kim" w:date="2020-05-21T11:26:00Z">
        <w:r w:rsidDel="009E77F9">
          <w:delText xml:space="preserve">significantly </w:delText>
        </w:r>
      </w:del>
      <w:ins w:id="201" w:author="Hyosub Kim" w:date="2020-05-21T11:26:00Z">
        <w:r w:rsidR="009E77F9">
          <w:t xml:space="preserve">much </w:t>
        </w:r>
      </w:ins>
      <w:del w:id="202" w:author="Hyosub Kim" w:date="2020-05-21T11:26:00Z">
        <w:r w:rsidDel="009E77F9">
          <w:delText>more slowly</w:delText>
        </w:r>
      </w:del>
      <w:ins w:id="203" w:author="Hyosub Kim" w:date="2020-05-21T11:26:00Z">
        <w:r w:rsidR="009E77F9">
          <w:t>slower</w:t>
        </w:r>
      </w:ins>
      <w:r>
        <w:t xml:space="preserve"> than a strategic process </w:t>
      </w:r>
      <w:ins w:id="204" w:author="Hyosub Kim" w:date="2020-05-21T11:26:00Z">
        <w:r w:rsidR="009E77F9">
          <w:t>and thus constrain</w:t>
        </w:r>
      </w:ins>
      <w:del w:id="205" w:author="Hyosub Kim" w:date="2020-05-21T11:26:00Z">
        <w:r w:rsidDel="009E77F9">
          <w:delText>we set</w:delText>
        </w:r>
      </w:del>
      <w:r>
        <w:t xml:space="preserve"> </w:t>
      </w:r>
      <m:oMath>
        <m:r>
          <w:rPr>
            <w:rFonts w:ascii="Cambria Math" w:hAnsi="Cambria Math"/>
          </w:rPr>
          <m:t>F</m:t>
        </m:r>
      </m:oMath>
      <w:r>
        <w:rPr>
          <w:rFonts w:eastAsiaTheme="minorEastAsia"/>
        </w:rPr>
        <w:t xml:space="preserve"> to be </w:t>
      </w:r>
      <w:ins w:id="206" w:author="Hyosub Kim" w:date="2020-05-21T11:27:00Z">
        <w:r w:rsidR="009E77F9">
          <w:rPr>
            <w:rFonts w:eastAsiaTheme="minorEastAsia"/>
          </w:rPr>
          <w:t xml:space="preserve">at least </w:t>
        </w:r>
      </w:ins>
      <w:r>
        <w:rPr>
          <w:rFonts w:eastAsiaTheme="minorEastAsia"/>
        </w:rPr>
        <w:t>5x</w:t>
      </w:r>
      <w:ins w:id="207" w:author="Hyosub Kim" w:date="2020-05-21T11:27:00Z">
        <w:r w:rsidR="009E77F9">
          <w:rPr>
            <w:rFonts w:eastAsiaTheme="minorEastAsia"/>
          </w:rPr>
          <w:t>’s</w:t>
        </w:r>
      </w:ins>
      <w:r>
        <w:rPr>
          <w:rFonts w:eastAsiaTheme="minorEastAsia"/>
        </w:rPr>
        <w:t xml:space="preserve"> less than </w:t>
      </w:r>
      <m:oMath>
        <m:r>
          <w:rPr>
            <w:rFonts w:ascii="Cambria Math" w:hAnsi="Cambria Math"/>
          </w:rPr>
          <m:t>C</m:t>
        </m:r>
      </m:oMath>
      <w:r>
        <w:rPr>
          <w:rFonts w:eastAsiaTheme="minorEastAsia"/>
        </w:rPr>
        <w:t>.</w:t>
      </w:r>
      <w:ins w:id="208" w:author="Hyosub Kim" w:date="2020-05-21T11:27:00Z">
        <w:r w:rsidR="009E77F9">
          <w:rPr>
            <w:rFonts w:eastAsiaTheme="minorEastAsia"/>
          </w:rPr>
          <w:t xml:space="preserve"> </w:t>
        </w:r>
      </w:ins>
    </w:p>
    <w:p w14:paraId="797AEF12" w14:textId="77777777" w:rsidR="00591F30" w:rsidRDefault="00591F30">
      <w:pPr>
        <w:rPr>
          <w:b/>
          <w:bCs/>
        </w:rPr>
      </w:pPr>
    </w:p>
    <w:p w14:paraId="539EA3DB" w14:textId="3C69B6CF" w:rsidR="00591F30" w:rsidRPr="00591F30" w:rsidRDefault="00D93560">
      <w:pPr>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7099D37D" w:rsidR="00414CFC" w:rsidRDefault="00C506EF" w:rsidP="00414CFC">
      <w:ins w:id="209" w:author="Jonathan Wood" w:date="2020-05-19T14:14:00Z">
        <w:r>
          <w:t xml:space="preserve">The Adaptive </w:t>
        </w:r>
      </w:ins>
      <w:del w:id="210" w:author="Jonathan Wood" w:date="2020-05-19T14:14:00Z">
        <w:r w:rsidR="00306627" w:rsidDel="00C506EF">
          <w:delText>We</w:delText>
        </w:r>
      </w:del>
      <w:del w:id="211" w:author="Jonathan Wood" w:date="2020-05-19T14:13:00Z">
        <w:r w:rsidR="00306627" w:rsidDel="00C506EF">
          <w:delText xml:space="preserve"> first consider a </w:delText>
        </w:r>
      </w:del>
      <w:r w:rsidR="005C0A9A">
        <w:t xml:space="preserve">Bayesian model </w:t>
      </w:r>
      <w:del w:id="212" w:author="Jonathan Wood" w:date="2020-05-19T14:14:00Z">
        <w:r w:rsidR="004B6DF6" w:rsidDel="00C506EF">
          <w:delText>which</w:delText>
        </w:r>
        <w:r w:rsidR="00414CFC" w:rsidDel="00C506EF">
          <w:delText xml:space="preserve"> </w:delText>
        </w:r>
      </w:del>
      <w:r w:rsidR="00D93560">
        <w:t xml:space="preserve">predicts </w:t>
      </w:r>
      <w:r w:rsidR="00A32D90">
        <w:t>the appropriate step length</w:t>
      </w:r>
      <w:r w:rsidR="00414CFC">
        <w:t xml:space="preserve"> </w:t>
      </w:r>
      <w:r w:rsidR="00D93560">
        <w:t xml:space="preserve">through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history </w:t>
      </w:r>
      <w:r w:rsidR="00414CFC">
        <w:t xml:space="preserve">with current </w:t>
      </w:r>
      <w:r w:rsidR="00D93560">
        <w:t>sensory estimates of target location</w:t>
      </w:r>
      <w:r w:rsidR="00414CFC">
        <w:t>.</w:t>
      </w:r>
      <w:r w:rsidR="00F10670">
        <w:t xml:space="preserve"> </w:t>
      </w:r>
    </w:p>
    <w:p w14:paraId="1E616CD7" w14:textId="1A994495" w:rsidR="00591F30" w:rsidRDefault="00591F30" w:rsidP="00414CFC"/>
    <w:p w14:paraId="1A43A7FC" w14:textId="320C995E" w:rsidR="00591F30" w:rsidRDefault="004B6DF6" w:rsidP="00591F30">
      <w:r>
        <w:t>In the context of the current study, t</w:t>
      </w:r>
      <w:r w:rsidR="00591F30">
        <w:t xml:space="preserve">his model combines the prior expectation of the </w:t>
      </w:r>
      <w:ins w:id="213" w:author="Jonathan Wood" w:date="2020-05-19T14:14:00Z">
        <w:r w:rsidR="0028136C">
          <w:t xml:space="preserve">SAI </w:t>
        </w:r>
      </w:ins>
      <w:del w:id="214" w:author="Jonathan Wood" w:date="2020-05-19T14:14:00Z">
        <w:r w:rsidR="00591F30" w:rsidDel="0028136C">
          <w:delText xml:space="preserve">step asymmetry </w:delText>
        </w:r>
      </w:del>
      <w:r w:rsidR="00591F30">
        <w:t xml:space="preserve">target with the current </w:t>
      </w:r>
      <w:r w:rsidR="00880873">
        <w:t xml:space="preserve">sensory estimate of </w:t>
      </w:r>
      <w:r w:rsidR="00591F30">
        <w:t xml:space="preserve">target position to </w:t>
      </w:r>
      <w:r w:rsidR="00FB3858">
        <w:t xml:space="preserve">compute </w:t>
      </w:r>
      <w:r w:rsidR="00591F30">
        <w:t>the posterior probability distribution. The model assumes that the motor output is a direct readout of the maximum a posteriori (MAP)</w:t>
      </w:r>
      <w:r w:rsidR="00ED0DD8">
        <w:t xml:space="preserve"> estimate (</w:t>
      </w:r>
      <m:oMath>
        <m:r>
          <w:rPr>
            <w:rFonts w:ascii="Cambria Math" w:hAnsi="Cambria Math"/>
          </w:rPr>
          <m:t>ϴ</m:t>
        </m:r>
      </m:oMath>
      <w:r w:rsidR="000F2CB7">
        <w:rPr>
          <w:rFonts w:eastAsiaTheme="minorEastAsia"/>
        </w:rPr>
        <w:t>)</w:t>
      </w:r>
      <w:r w:rsidR="00FB3858">
        <w:rPr>
          <w:rFonts w:eastAsiaTheme="minorEastAsia"/>
        </w:rPr>
        <w:t xml:space="preserve"> of target location</w:t>
      </w:r>
      <w:r w:rsidR="005A0AC7">
        <w:t>,</w:t>
      </w:r>
      <w:r w:rsidR="00591F30">
        <w:t xml:space="preserve"> </w:t>
      </w:r>
      <w:r>
        <w:t>a</w:t>
      </w:r>
      <w:r w:rsidR="00880873">
        <w:t>s</w:t>
      </w:r>
      <w:r>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591F30"/>
    <w:p w14:paraId="25170A9C" w14:textId="209740C8" w:rsidR="00591F30" w:rsidRPr="0004441C" w:rsidRDefault="006E52DD" w:rsidP="00591F30">
      <m:oMath>
        <m:sSub>
          <m:sSubPr>
            <m:ctrlPr>
              <w:rPr>
                <w:rFonts w:ascii="Cambria Math" w:hAnsi="Cambria Math"/>
                <w:i/>
              </w:rPr>
            </m:ctrlPr>
          </m:sSubPr>
          <m:e>
            <m:r>
              <w:rPr>
                <w:rFonts w:ascii="Cambria Math" w:hAnsi="Cambria Math"/>
              </w:rPr>
              <m:t>ϴ</m:t>
            </m:r>
          </m:e>
          <m:sub>
            <m:r>
              <w:ins w:id="215" w:author="Hyosub Kim" w:date="2020-05-21T11:29:00Z">
                <w:rPr>
                  <w:rFonts w:ascii="Cambria Math" w:hAnsi="Cambria Math"/>
                </w:rPr>
                <m:t xml:space="preserve">MAP,  </m:t>
              </w:ins>
            </m:r>
            <m:r>
              <w:rPr>
                <w:rFonts w:ascii="Cambria Math" w:hAnsi="Cambria Math"/>
              </w:rPr>
              <m:t>n+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den>
        </m:f>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7B6811">
        <w:rPr>
          <w:rFonts w:eastAsiaTheme="minorEastAsia"/>
        </w:rPr>
        <w:tab/>
        <w:t>(2)</w:t>
      </w:r>
    </w:p>
    <w:p w14:paraId="7FFEDB75" w14:textId="77777777" w:rsidR="00591F30" w:rsidRDefault="00591F30" w:rsidP="00591F30"/>
    <w:p w14:paraId="58FC062F" w14:textId="4C8FF3C9" w:rsidR="004B6DF6" w:rsidRDefault="004B6DF6" w:rsidP="00591F30">
      <w:pPr>
        <w:rPr>
          <w:rFonts w:eastAsiaTheme="minorEastAsia"/>
        </w:rPr>
      </w:pPr>
    </w:p>
    <w:p w14:paraId="283A7F66" w14:textId="633D0BF7" w:rsidR="00591F30" w:rsidRDefault="000F2CB7" w:rsidP="00591F30">
      <w:r>
        <w:rPr>
          <w:rFonts w:eastAsiaTheme="minorEastAsia"/>
        </w:rPr>
        <w:t>W</w:t>
      </w:r>
      <w:r w:rsidR="006133DE">
        <w:rPr>
          <w:rFonts w:eastAsiaTheme="minorEastAsia"/>
        </w:rPr>
        <w:t>here</w:t>
      </w:r>
      <w:r w:rsidR="004B6DF6">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sidR="004B6DF6">
        <w:rPr>
          <w:rFonts w:eastAsiaTheme="minorEastAsia"/>
        </w:rPr>
        <w:t xml:space="preserve">. </w:t>
      </w:r>
      <w:r w:rsidR="00591F30">
        <w:t>We assume that the likelihood is centered around th</w:t>
      </w:r>
      <w:r w:rsidR="004B6DF6">
        <w:t>e</w:t>
      </w:r>
      <w:r w:rsidR="00591F30">
        <w:t xml:space="preserve"> actual target on each stride, </w:t>
      </w:r>
      <m:oMath>
        <m:r>
          <w:rPr>
            <w:rFonts w:ascii="Cambria Math" w:hAnsi="Cambria Math"/>
          </w:rPr>
          <m:t>n</m:t>
        </m:r>
      </m:oMath>
      <w:r w:rsidR="00ED0DD8">
        <w:t>. The likelihood’s</w:t>
      </w:r>
      <w:r w:rsidR="00591F30">
        <w:t xml:space="preserve"> standard deviation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encapsulated by the stride-by-stride updating of the prior probability’s </w:t>
      </w:r>
      <w:r w:rsidR="00880873">
        <w:t xml:space="preserve">parameters </w:t>
      </w:r>
      <w:proofErr w:type="gramStart"/>
      <w:r w:rsidR="00FB3858" w:rsidRPr="00D70C81">
        <w:rPr>
          <w:i/>
        </w:rPr>
        <w:t>N</w:t>
      </w:r>
      <w:r w:rsidR="00880873">
        <w:t>(</w:t>
      </w:r>
      <w:proofErr w:type="gramEnd"/>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d>
              <m:dPr>
                <m:ctrlPr>
                  <w:rPr>
                    <w:rFonts w:ascii="Cambria Math" w:hAnsi="Cambria Math"/>
                    <w:i/>
                  </w:rPr>
                </m:ctrlPr>
              </m:dPr>
              <m:e>
                <m:r>
                  <w:rPr>
                    <w:rFonts w:ascii="Cambria Math" w:hAnsi="Cambria Math"/>
                  </w:rPr>
                  <m:t>n</m:t>
                </m:r>
              </m:e>
            </m:d>
          </m:sub>
        </m:sSub>
      </m:oMath>
      <w:r w:rsidR="00880873">
        <w:t>, σ</w:t>
      </w:r>
      <w:r w:rsidR="00880873">
        <w:rPr>
          <w:vertAlign w:val="superscript"/>
        </w:rPr>
        <w:t xml:space="preserve">2 </w:t>
      </w:r>
      <w:r w:rsidR="00880873">
        <w:rPr>
          <w:vertAlign w:val="subscript"/>
        </w:rPr>
        <w:t>prior</w:t>
      </w:r>
      <w:r w:rsidR="00880873">
        <w:t>)</w:t>
      </w:r>
      <w:r w:rsidR="00591F30">
        <w:t>:</w:t>
      </w:r>
    </w:p>
    <w:p w14:paraId="6736235A" w14:textId="77777777" w:rsidR="00591F30" w:rsidRDefault="00591F30" w:rsidP="00591F30"/>
    <w:p w14:paraId="22F70F7C" w14:textId="12499C3C" w:rsidR="00591F30" w:rsidRDefault="006E52DD" w:rsidP="00591F30">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μ</m:t>
            </m:r>
          </m:e>
          <m:sub>
            <m:r>
              <w:rPr>
                <w:rFonts w:ascii="Cambria Math" w:hAnsi="Cambria Math"/>
              </w:rPr>
              <m:t>likelihood (n)</m:t>
            </m:r>
          </m:sub>
        </m:sSub>
      </m:oMath>
      <w:r w:rsidR="00591F30">
        <w:t xml:space="preserve">  </w:t>
      </w:r>
      <w:r w:rsidR="007B6811">
        <w:tab/>
      </w:r>
      <w:r w:rsidR="007B6811">
        <w:tab/>
      </w:r>
      <w:r w:rsidR="007B6811">
        <w:tab/>
      </w:r>
      <w:r w:rsidR="007B6811">
        <w:tab/>
      </w:r>
      <w:r w:rsidR="007B6811">
        <w:tab/>
      </w:r>
      <w:r w:rsidR="007B6811">
        <w:tab/>
      </w:r>
      <w:r w:rsidR="00D12592">
        <w:tab/>
      </w:r>
      <w:r w:rsidR="007B6811">
        <w:t>(</w:t>
      </w:r>
      <w:commentRangeStart w:id="216"/>
      <w:r w:rsidR="007B6811">
        <w:t>3</w:t>
      </w:r>
      <w:commentRangeEnd w:id="216"/>
      <w:r w:rsidR="006018E6">
        <w:rPr>
          <w:rStyle w:val="CommentReference"/>
        </w:rPr>
        <w:commentReference w:id="216"/>
      </w:r>
      <w:r w:rsidR="007B6811">
        <w:t>)</w:t>
      </w:r>
    </w:p>
    <w:p w14:paraId="7B19CF13" w14:textId="77777777" w:rsidR="00591F30" w:rsidRDefault="00591F30" w:rsidP="00591F30"/>
    <w:p w14:paraId="282A1399" w14:textId="13EB70CD" w:rsidR="00591F30" w:rsidRDefault="006E52DD" w:rsidP="00591F30">
      <w:pPr>
        <w:rPr>
          <w:ins w:id="217" w:author="Jonathan Wood" w:date="2020-05-18T21:34:00Z"/>
        </w:rPr>
      </w:pPr>
      <m:oMath>
        <m:sSub>
          <m:sSubPr>
            <m:ctrlPr>
              <w:rPr>
                <w:rFonts w:ascii="Cambria Math" w:hAnsi="Cambria Math"/>
                <w:i/>
              </w:rPr>
            </m:ctrlPr>
          </m:sSubPr>
          <m:e>
            <m:r>
              <w:rPr>
                <w:rFonts w:ascii="Cambria Math" w:hAnsi="Cambria Math"/>
              </w:rPr>
              <m:t>σ</m:t>
            </m:r>
          </m:e>
          <m:sub>
            <m:r>
              <w:rPr>
                <w:rFonts w:ascii="Cambria Math" w:hAnsi="Cambria Math"/>
              </w:rPr>
              <m:t>prior (n+1)</m:t>
            </m:r>
          </m:sub>
        </m:sSub>
        <m:r>
          <w:rPr>
            <w:rFonts w:ascii="Cambria Math" w:hAnsi="Cambria Math"/>
          </w:rPr>
          <m:t>=</m:t>
        </m:r>
        <m:d>
          <m:dPr>
            <m:ctrlPr>
              <w:rPr>
                <w:rFonts w:ascii="Cambria Math" w:hAnsi="Cambria Math"/>
                <w:i/>
              </w:rPr>
            </m:ctrlPr>
          </m:dPr>
          <m:e>
            <m:r>
              <w:rPr>
                <w:rFonts w:ascii="Cambria Math" w:hAnsi="Cambria Math"/>
              </w:rPr>
              <m:t>1-</m:t>
            </m:r>
            <w:bookmarkStart w:id="218" w:name="_Hlk37794084"/>
            <m:r>
              <w:rPr>
                <w:rFonts w:ascii="Cambria Math" w:hAnsi="Cambria Math"/>
              </w:rPr>
              <m:t>β</m:t>
            </m:r>
            <w:bookmarkEnd w:id="218"/>
          </m:e>
        </m:d>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 xml:space="preserve">prior </m:t>
            </m:r>
            <m:d>
              <m:dPr>
                <m:ctrlPr>
                  <w:rPr>
                    <w:rFonts w:ascii="Cambria Math" w:hAnsi="Cambria Math"/>
                    <w:i/>
                  </w:rPr>
                </m:ctrlPr>
              </m:dPr>
              <m:e>
                <m:r>
                  <w:rPr>
                    <w:rFonts w:ascii="Cambria Math" w:hAnsi="Cambria Math"/>
                  </w:rPr>
                  <m:t>n</m:t>
                </m:r>
              </m:e>
            </m:d>
          </m:sub>
        </m:sSub>
        <m:r>
          <w:rPr>
            <w:rFonts w:ascii="Cambria Math" w:hAnsi="Cambria Math"/>
          </w:rPr>
          <m:t>+β*(</m:t>
        </m:r>
        <m:sSub>
          <m:sSubPr>
            <m:ctrlPr>
              <w:rPr>
                <w:rFonts w:ascii="Cambria Math" w:hAnsi="Cambria Math"/>
                <w:i/>
              </w:rPr>
            </m:ctrlPr>
          </m:sSubPr>
          <m:e>
            <m:r>
              <w:rPr>
                <w:rFonts w:ascii="Cambria Math" w:hAnsi="Cambria Math"/>
              </w:rPr>
              <m:t>σ</m:t>
            </m:r>
          </m:e>
          <m:sub>
            <m:r>
              <w:rPr>
                <w:rFonts w:ascii="Cambria Math" w:hAnsi="Cambria Math"/>
              </w:rPr>
              <m:t>prior (n)</m:t>
            </m:r>
          </m:sub>
        </m:sSub>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 xml:space="preserve">likelihood </m:t>
            </m:r>
            <m:d>
              <m:dPr>
                <m:ctrlPr>
                  <w:rPr>
                    <w:rFonts w:ascii="Cambria Math" w:hAnsi="Cambria Math"/>
                    <w:i/>
                  </w:rPr>
                </m:ctrlPr>
              </m:dPr>
              <m:e>
                <m:r>
                  <w:rPr>
                    <w:rFonts w:ascii="Cambria Math" w:hAnsi="Cambria Math"/>
                  </w:rPr>
                  <m:t>n</m:t>
                </m:r>
              </m:e>
            </m:d>
          </m:sub>
        </m:sSub>
        <m:r>
          <w:rPr>
            <w:rFonts w:ascii="Cambria Math" w:hAnsi="Cambria Math"/>
          </w:rPr>
          <m:t>)</m:t>
        </m:r>
      </m:oMath>
      <w:r w:rsidR="00591F30">
        <w:t xml:space="preserve">  </w:t>
      </w:r>
      <w:r w:rsidR="007B6811">
        <w:tab/>
      </w:r>
      <w:r w:rsidR="007B6811">
        <w:tab/>
      </w:r>
      <w:r w:rsidR="007B6811">
        <w:tab/>
      </w:r>
      <w:r w:rsidR="007B6811">
        <w:tab/>
      </w:r>
      <w:commentRangeStart w:id="219"/>
      <w:r w:rsidR="007B6811">
        <w:t>(4)</w:t>
      </w:r>
      <w:commentRangeEnd w:id="219"/>
      <w:r w:rsidR="006018E6">
        <w:rPr>
          <w:rStyle w:val="CommentReference"/>
        </w:rPr>
        <w:commentReference w:id="219"/>
      </w:r>
    </w:p>
    <w:p w14:paraId="4A53167A" w14:textId="4FC83DA9" w:rsidR="00EF45BD" w:rsidRPr="00EF45BD" w:rsidRDefault="00EF45BD" w:rsidP="00591F30">
      <w:pPr>
        <w:rPr>
          <w:ins w:id="220" w:author="Jonathan Wood" w:date="2020-05-18T21:35:00Z"/>
          <w:rFonts w:eastAsiaTheme="minorEastAsia"/>
        </w:rPr>
      </w:pPr>
      <m:oMathPara>
        <m:oMathParaPr>
          <m:jc m:val="left"/>
        </m:oMathParaPr>
        <m:oMath>
          <m:r>
            <w:ins w:id="221" w:author="Jonathan Wood" w:date="2020-05-18T21:35:00Z">
              <w:rPr>
                <w:rFonts w:ascii="Cambria Math" w:hAnsi="Cambria Math"/>
              </w:rPr>
              <m:t>0&lt;β&lt;1</m:t>
            </w:ins>
          </m:r>
        </m:oMath>
      </m:oMathPara>
    </w:p>
    <w:p w14:paraId="4FF25868" w14:textId="082EDBD6" w:rsidR="00EF45BD" w:rsidRPr="00F76635" w:rsidRDefault="00EF45BD" w:rsidP="00591F30">
      <w:pPr>
        <w:rPr>
          <w:rFonts w:eastAsiaTheme="minorEastAsia"/>
        </w:rPr>
      </w:pPr>
      <m:oMathPara>
        <m:oMathParaPr>
          <m:jc m:val="left"/>
        </m:oMathParaPr>
        <m:oMath>
          <m:r>
            <w:ins w:id="222" w:author="Jonathan Wood" w:date="2020-05-18T21:35:00Z">
              <w:rPr>
                <w:rFonts w:ascii="Cambria Math" w:hAnsi="Cambria Math"/>
              </w:rPr>
              <m:t>0&lt;</m:t>
            </w:ins>
          </m:r>
          <m:sSubSup>
            <m:sSubSupPr>
              <m:ctrlPr>
                <w:ins w:id="223" w:author="Jonathan Wood" w:date="2020-05-18T21:35:00Z">
                  <w:rPr>
                    <w:rFonts w:ascii="Cambria Math" w:hAnsi="Cambria Math"/>
                    <w:i/>
                  </w:rPr>
                </w:ins>
              </m:ctrlPr>
            </m:sSubSupPr>
            <m:e>
              <m:r>
                <w:ins w:id="224" w:author="Jonathan Wood" w:date="2020-05-18T21:35:00Z">
                  <w:rPr>
                    <w:rFonts w:ascii="Cambria Math" w:hAnsi="Cambria Math"/>
                  </w:rPr>
                  <m:t>σ</m:t>
                </w:ins>
              </m:r>
            </m:e>
            <m:sub>
              <m:r>
                <w:ins w:id="225" w:author="Jonathan Wood" w:date="2020-05-18T21:35:00Z">
                  <w:rPr>
                    <w:rFonts w:ascii="Cambria Math" w:hAnsi="Cambria Math"/>
                  </w:rPr>
                  <m:t>likelihood</m:t>
                </w:ins>
              </m:r>
            </m:sub>
            <m:sup>
              <m:r>
                <w:ins w:id="226" w:author="Jonathan Wood" w:date="2020-05-18T21:35:00Z">
                  <w:rPr>
                    <w:rFonts w:ascii="Cambria Math" w:hAnsi="Cambria Math"/>
                  </w:rPr>
                  <m:t>2</m:t>
                </w:ins>
              </m:r>
            </m:sup>
          </m:sSubSup>
          <m:r>
            <w:ins w:id="227" w:author="Jonathan Wood" w:date="2020-05-18T21:35:00Z">
              <m:rPr>
                <m:sty m:val="p"/>
              </m:rPr>
              <w:rPr>
                <w:rFonts w:ascii="Cambria Math" w:hAnsi="Cambria Math"/>
              </w:rPr>
              <m:t xml:space="preserve"> </m:t>
            </w:ins>
          </m:r>
          <m:r>
            <w:ins w:id="228" w:author="Jonathan Wood" w:date="2020-05-18T21:35:00Z">
              <w:rPr>
                <w:rFonts w:ascii="Cambria Math" w:hAnsi="Cambria Math"/>
              </w:rPr>
              <m:t>&lt;</m:t>
            </w:ins>
          </m:r>
          <m:r>
            <w:ins w:id="229" w:author="Jonathan Wood" w:date="2020-05-19T08:42:00Z">
              <w:rPr>
                <w:rFonts w:ascii="Cambria Math" w:hAnsi="Cambria Math"/>
              </w:rPr>
              <m:t>100</m:t>
            </w:ins>
          </m:r>
        </m:oMath>
      </m:oMathPara>
    </w:p>
    <w:p w14:paraId="713EAC9F" w14:textId="77777777" w:rsidR="00591F30" w:rsidRDefault="00591F30" w:rsidP="00591F30"/>
    <w:p w14:paraId="769E1CB2" w14:textId="5B0288A3" w:rsidR="00FC4149" w:rsidRDefault="00591F30" w:rsidP="00DE6FD2">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A24826">
        <w:t xml:space="preserve">Therefore, the Adaptive Bayesian model has two free parameters and the Strategy plus UDP model has four free parameters. </w:t>
      </w:r>
    </w:p>
    <w:p w14:paraId="449BA518" w14:textId="6D0E19EC" w:rsidR="00E84A95" w:rsidRDefault="00E84A95" w:rsidP="00DE6FD2"/>
    <w:p w14:paraId="510565E6" w14:textId="19BD07C4" w:rsidR="00E84A95" w:rsidRPr="008D7F9E" w:rsidRDefault="00E84A95" w:rsidP="00DE6FD2">
      <w:pPr>
        <w:rPr>
          <w:u w:val="single"/>
        </w:rPr>
      </w:pPr>
      <w:bookmarkStart w:id="230" w:name="_Hlk41035246"/>
      <w:r>
        <w:t xml:space="preserve">These two models </w:t>
      </w:r>
      <w:del w:id="231" w:author="Hyosub Kim" w:date="2020-05-21T11:40:00Z">
        <w:r w:rsidDel="00737603">
          <w:delText>make distinct inferences about how the</w:delText>
        </w:r>
      </w:del>
      <w:ins w:id="232" w:author="Hyosub Kim" w:date="2020-05-21T11:40:00Z">
        <w:r w:rsidR="00737603">
          <w:t xml:space="preserve">provide </w:t>
        </w:r>
      </w:ins>
      <w:ins w:id="233" w:author="Hyosub Kim" w:date="2020-05-21T11:46:00Z">
        <w:r w:rsidR="00B73DBD">
          <w:t>distinct</w:t>
        </w:r>
      </w:ins>
      <w:ins w:id="234" w:author="Hyosub Kim" w:date="2020-05-21T11:40:00Z">
        <w:r w:rsidR="00737603">
          <w:t xml:space="preserve"> interpretations of how</w:t>
        </w:r>
      </w:ins>
      <w:r>
        <w:t xml:space="preserve"> use-dependent </w:t>
      </w:r>
      <w:del w:id="235" w:author="Hyosub Kim" w:date="2020-05-21T11:40:00Z">
        <w:r w:rsidDel="00737603">
          <w:delText>process might work</w:delText>
        </w:r>
      </w:del>
      <w:ins w:id="236" w:author="Hyosub Kim" w:date="2020-05-21T11:40:00Z">
        <w:r w:rsidR="00737603">
          <w:t>biases evolve</w:t>
        </w:r>
      </w:ins>
      <w:ins w:id="237" w:author="Hyosub Kim" w:date="2020-05-21T16:58:00Z">
        <w:r w:rsidR="00FA2E31">
          <w:t xml:space="preserve"> and the specific constraints acting on them</w:t>
        </w:r>
      </w:ins>
      <w:r>
        <w:t xml:space="preserve">. The Strategy plus UDP model </w:t>
      </w:r>
      <w:del w:id="238" w:author="Hyosub Kim" w:date="2020-05-21T11:42:00Z">
        <w:r w:rsidDel="00737603">
          <w:delText xml:space="preserve">separates </w:delText>
        </w:r>
      </w:del>
      <w:ins w:id="239" w:author="Hyosub Kim" w:date="2020-05-21T11:42:00Z">
        <w:r w:rsidR="00737603">
          <w:t xml:space="preserve">assumes separate, </w:t>
        </w:r>
      </w:ins>
      <w:ins w:id="240" w:author="Hyosub Kim" w:date="2020-05-21T11:43:00Z">
        <w:r w:rsidR="00737603">
          <w:t xml:space="preserve">yet parallel, </w:t>
        </w:r>
      </w:ins>
      <w:r>
        <w:t xml:space="preserve">implicit </w:t>
      </w:r>
      <w:ins w:id="241" w:author="Hyosub Kim" w:date="2020-05-21T11:43:00Z">
        <w:r w:rsidR="00737603">
          <w:t xml:space="preserve">(UDP) </w:t>
        </w:r>
      </w:ins>
      <w:r>
        <w:t>and explicit</w:t>
      </w:r>
      <w:ins w:id="242" w:author="Hyosub Kim" w:date="2020-05-21T11:43:00Z">
        <w:r w:rsidR="00737603">
          <w:t xml:space="preserve"> (Strategy)</w:t>
        </w:r>
      </w:ins>
      <w:r>
        <w:t xml:space="preserve"> learning mechanisms</w:t>
      </w:r>
      <w:del w:id="243" w:author="Hyosub Kim" w:date="2020-05-21T11:48:00Z">
        <w:r w:rsidDel="00B73DBD">
          <w:delText xml:space="preserve"> </w:delText>
        </w:r>
      </w:del>
      <w:commentRangeStart w:id="244"/>
      <w:del w:id="245" w:author="Hyosub Kim" w:date="2020-05-21T11:42:00Z">
        <w:r w:rsidR="003363A7" w:rsidDel="00737603">
          <w:delText>implying</w:delText>
        </w:r>
        <w:commentRangeEnd w:id="244"/>
        <w:r w:rsidR="00737603" w:rsidDel="00737603">
          <w:rPr>
            <w:rStyle w:val="CommentReference"/>
          </w:rPr>
          <w:commentReference w:id="244"/>
        </w:r>
        <w:r w:rsidR="003363A7" w:rsidDel="00737603">
          <w:delText xml:space="preserve"> </w:delText>
        </w:r>
      </w:del>
      <w:del w:id="246" w:author="Hyosub Kim" w:date="2020-05-21T11:43:00Z">
        <w:r w:rsidR="003363A7" w:rsidDel="00737603">
          <w:delText xml:space="preserve">that the </w:delText>
        </w:r>
        <w:r w:rsidDel="00737603">
          <w:delText xml:space="preserve">use-dependent </w:delText>
        </w:r>
        <w:r w:rsidR="003363A7" w:rsidDel="00737603">
          <w:delText>learning</w:delText>
        </w:r>
        <w:r w:rsidDel="00737603">
          <w:delText xml:space="preserve"> its own distinct </w:delText>
        </w:r>
        <w:r w:rsidR="003363A7" w:rsidDel="00737603">
          <w:delText xml:space="preserve">implicit </w:delText>
        </w:r>
        <w:r w:rsidDel="00737603">
          <w:delText xml:space="preserve">mechanism, separate from </w:delText>
        </w:r>
        <w:r w:rsidR="003363A7" w:rsidDel="00737603">
          <w:delText xml:space="preserve">explicit </w:delText>
        </w:r>
        <w:r w:rsidDel="00737603">
          <w:delText>strategy</w:delText>
        </w:r>
      </w:del>
      <w:r>
        <w:t xml:space="preserve">. </w:t>
      </w:r>
      <w:del w:id="247" w:author="Hyosub Kim" w:date="2020-05-21T11:43:00Z">
        <w:r w:rsidR="00966CFC" w:rsidDel="00737603">
          <w:delText>On the other hand</w:delText>
        </w:r>
      </w:del>
      <w:ins w:id="248" w:author="Hyosub Kim" w:date="2020-05-21T11:46:00Z">
        <w:r w:rsidR="00B73DBD">
          <w:t>In this model, use-dependent learning</w:t>
        </w:r>
      </w:ins>
      <w:ins w:id="249" w:author="Hyosub Kim" w:date="2020-05-21T11:47:00Z">
        <w:r w:rsidR="00B73DBD">
          <w:t xml:space="preserve"> is </w:t>
        </w:r>
      </w:ins>
      <w:ins w:id="250" w:author="Hyosub Kim" w:date="2020-05-21T16:58:00Z">
        <w:r w:rsidR="00FA2E31">
          <w:t>persistently</w:t>
        </w:r>
      </w:ins>
      <w:ins w:id="251" w:author="Hyosub Kim" w:date="2020-05-21T11:47:00Z">
        <w:r w:rsidR="00B73DBD">
          <w:t xml:space="preserve"> active, </w:t>
        </w:r>
      </w:ins>
      <w:ins w:id="252" w:author="Hyosub Kim" w:date="2020-05-21T11:49:00Z">
        <w:r w:rsidR="00B73DBD">
          <w:t>but evolves slowly</w:t>
        </w:r>
      </w:ins>
      <w:ins w:id="253" w:author="Hyosub Kim" w:date="2020-05-21T11:47:00Z">
        <w:r w:rsidR="00B73DBD">
          <w:t xml:space="preserve"> in response to the di</w:t>
        </w:r>
      </w:ins>
      <w:ins w:id="254" w:author="Hyosub Kim" w:date="2020-05-21T11:48:00Z">
        <w:r w:rsidR="00B73DBD">
          <w:t xml:space="preserve">rection of the </w:t>
        </w:r>
      </w:ins>
      <w:ins w:id="255" w:author="Hyosub Kim" w:date="2020-05-21T11:52:00Z">
        <w:r w:rsidR="00B73DBD">
          <w:t xml:space="preserve">walking </w:t>
        </w:r>
      </w:ins>
      <w:ins w:id="256" w:author="Hyosub Kim" w:date="2020-05-21T11:48:00Z">
        <w:r w:rsidR="00B73DBD">
          <w:t>asymmetry</w:t>
        </w:r>
      </w:ins>
      <w:ins w:id="257" w:author="Hyosub Kim" w:date="2020-05-21T11:51:00Z">
        <w:r w:rsidR="00B73DBD">
          <w:t>.</w:t>
        </w:r>
      </w:ins>
      <w:ins w:id="258" w:author="Hyosub Kim" w:date="2020-05-21T11:48:00Z">
        <w:r w:rsidR="00B73DBD">
          <w:t xml:space="preserve"> </w:t>
        </w:r>
      </w:ins>
      <w:ins w:id="259" w:author="Hyosub Kim" w:date="2020-05-21T11:43:00Z">
        <w:r w:rsidR="00737603">
          <w:t>In contrast</w:t>
        </w:r>
      </w:ins>
      <w:r w:rsidR="00966CFC">
        <w:t>, the</w:t>
      </w:r>
      <w:r>
        <w:t xml:space="preserve"> Adaptive Bayesian model </w:t>
      </w:r>
      <w:r w:rsidR="005B0478">
        <w:t>does not</w:t>
      </w:r>
      <w:ins w:id="260" w:author="Hyosub Kim" w:date="2020-05-21T11:44:00Z">
        <w:r w:rsidR="00E317C9">
          <w:t xml:space="preserve"> invoke</w:t>
        </w:r>
      </w:ins>
      <w:r w:rsidR="005B0478">
        <w:t xml:space="preserve"> </w:t>
      </w:r>
      <w:del w:id="261" w:author="Hyosub Kim" w:date="2020-05-21T11:43:00Z">
        <w:r w:rsidR="005B0478" w:rsidDel="00737603">
          <w:delText>distinguish between an</w:delText>
        </w:r>
      </w:del>
      <w:ins w:id="262" w:author="Hyosub Kim" w:date="2020-05-21T11:43:00Z">
        <w:r w:rsidR="00737603">
          <w:t>separate</w:t>
        </w:r>
      </w:ins>
      <w:r w:rsidR="005B0478">
        <w:t xml:space="preserve"> implicit and explicit </w:t>
      </w:r>
      <w:ins w:id="263" w:author="Hyosub Kim" w:date="2020-05-21T11:51:00Z">
        <w:r w:rsidR="00B73DBD">
          <w:t xml:space="preserve">learning </w:t>
        </w:r>
      </w:ins>
      <w:r w:rsidR="005B0478">
        <w:t>process</w:t>
      </w:r>
      <w:ins w:id="264" w:author="Hyosub Kim" w:date="2020-05-21T11:43:00Z">
        <w:r w:rsidR="00737603">
          <w:t>es, but frame</w:t>
        </w:r>
      </w:ins>
      <w:ins w:id="265" w:author="Hyosub Kim" w:date="2020-05-21T11:44:00Z">
        <w:r w:rsidR="00737603">
          <w:t>s the problem</w:t>
        </w:r>
      </w:ins>
      <w:ins w:id="266" w:author="Hyosub Kim" w:date="2020-05-21T11:50:00Z">
        <w:r w:rsidR="00B73DBD">
          <w:t xml:space="preserve"> of changing an agent’s behavior</w:t>
        </w:r>
      </w:ins>
      <w:ins w:id="267" w:author="Hyosub Kim" w:date="2020-05-21T11:51:00Z">
        <w:r w:rsidR="00B73DBD">
          <w:t xml:space="preserve"> in response to visual targets</w:t>
        </w:r>
      </w:ins>
      <w:ins w:id="268" w:author="Hyosub Kim" w:date="2020-05-21T11:44:00Z">
        <w:r w:rsidR="00737603">
          <w:t xml:space="preserve"> as one of Bayesian estimation</w:t>
        </w:r>
      </w:ins>
      <w:ins w:id="269" w:author="Hyosub Kim" w:date="2020-05-21T11:53:00Z">
        <w:r w:rsidR="003C356A">
          <w:t xml:space="preserve"> (cita</w:t>
        </w:r>
      </w:ins>
      <w:ins w:id="270" w:author="Hyosub Kim" w:date="2020-05-21T11:54:00Z">
        <w:r w:rsidR="003C356A">
          <w:t xml:space="preserve">tions – </w:t>
        </w:r>
        <w:proofErr w:type="spellStart"/>
        <w:r w:rsidR="003C356A">
          <w:t>Kording</w:t>
        </w:r>
        <w:proofErr w:type="spellEnd"/>
        <w:r w:rsidR="003C356A">
          <w:t xml:space="preserve"> review(s), others)</w:t>
        </w:r>
      </w:ins>
      <w:r w:rsidR="005B0478">
        <w:t xml:space="preserve">. </w:t>
      </w:r>
      <w:del w:id="271" w:author="Hyosub Kim" w:date="2020-05-21T11:52:00Z">
        <w:r w:rsidR="003363A7" w:rsidDel="00B73DBD">
          <w:delText xml:space="preserve">This </w:delText>
        </w:r>
      </w:del>
      <w:ins w:id="272" w:author="Hyosub Kim" w:date="2020-05-21T11:52:00Z">
        <w:r w:rsidR="00B73DBD">
          <w:t xml:space="preserve">The MAP </w:t>
        </w:r>
      </w:ins>
      <w:r w:rsidR="003363A7">
        <w:t xml:space="preserve">estimate </w:t>
      </w:r>
      <w:del w:id="273" w:author="Hyosub Kim" w:date="2020-05-21T11:54:00Z">
        <w:r w:rsidR="003363A7" w:rsidDel="003C70E8">
          <w:delText>might include both</w:delText>
        </w:r>
      </w:del>
      <w:ins w:id="274" w:author="Hyosub Kim" w:date="2020-05-21T11:54:00Z">
        <w:r w:rsidR="003C70E8">
          <w:t xml:space="preserve">may </w:t>
        </w:r>
      </w:ins>
      <w:ins w:id="275" w:author="Hyosub Kim" w:date="2020-05-21T11:55:00Z">
        <w:r w:rsidR="003C70E8">
          <w:t xml:space="preserve">certainly </w:t>
        </w:r>
      </w:ins>
      <w:ins w:id="276" w:author="Hyosub Kim" w:date="2020-05-21T11:54:00Z">
        <w:r w:rsidR="003C70E8">
          <w:t>result from</w:t>
        </w:r>
      </w:ins>
      <w:r w:rsidR="003363A7">
        <w:t xml:space="preserve"> </w:t>
      </w:r>
      <w:ins w:id="277" w:author="Hyosub Kim" w:date="2020-05-21T16:59:00Z">
        <w:r w:rsidR="00D01B1B">
          <w:t xml:space="preserve">contributions of </w:t>
        </w:r>
      </w:ins>
      <w:r w:rsidR="003363A7">
        <w:t>implicit and explicit mechanisms</w:t>
      </w:r>
      <w:r w:rsidR="00966CFC">
        <w:t xml:space="preserve">, but </w:t>
      </w:r>
      <w:del w:id="278" w:author="Hyosub Kim" w:date="2020-05-21T11:52:00Z">
        <w:r w:rsidR="00966CFC" w:rsidDel="00B73DBD">
          <w:delText>it</w:delText>
        </w:r>
      </w:del>
      <w:ins w:id="279" w:author="Hyosub Kim" w:date="2020-05-21T11:53:00Z">
        <w:r w:rsidR="00B73DBD">
          <w:t>the model</w:t>
        </w:r>
      </w:ins>
      <w:r w:rsidR="00966CFC">
        <w:t xml:space="preserve"> does not </w:t>
      </w:r>
      <w:del w:id="280" w:author="Hyosub Kim" w:date="2020-05-21T16:59:00Z">
        <w:r w:rsidR="00966CFC" w:rsidDel="00D01B1B">
          <w:delText xml:space="preserve">make any </w:delText>
        </w:r>
      </w:del>
      <w:del w:id="281" w:author="Hyosub Kim" w:date="2020-05-21T11:55:00Z">
        <w:r w:rsidR="00966CFC" w:rsidDel="003C70E8">
          <w:delText xml:space="preserve">behavioral </w:delText>
        </w:r>
      </w:del>
      <w:del w:id="282" w:author="Hyosub Kim" w:date="2020-05-21T16:59:00Z">
        <w:r w:rsidR="00966CFC" w:rsidDel="00D01B1B">
          <w:delText>distinction</w:delText>
        </w:r>
      </w:del>
      <w:ins w:id="283" w:author="Hyosub Kim" w:date="2020-05-21T16:59:00Z">
        <w:r w:rsidR="00D01B1B">
          <w:t>distinguish</w:t>
        </w:r>
      </w:ins>
      <w:r w:rsidR="00966CFC">
        <w:t xml:space="preserve"> between the</w:t>
      </w:r>
      <w:ins w:id="284" w:author="Hyosub Kim" w:date="2020-05-21T11:55:00Z">
        <w:r w:rsidR="003C70E8">
          <w:t xml:space="preserve"> two</w:t>
        </w:r>
      </w:ins>
      <w:del w:id="285" w:author="Hyosub Kim" w:date="2020-05-21T11:55:00Z">
        <w:r w:rsidR="00966CFC" w:rsidDel="003C70E8">
          <w:delText>m</w:delText>
        </w:r>
      </w:del>
      <w:r w:rsidR="00966CFC">
        <w:t xml:space="preserve">. </w:t>
      </w:r>
      <w:del w:id="286" w:author="Hyosub Kim" w:date="2020-05-21T11:55:00Z">
        <w:r w:rsidR="0060323D" w:rsidDel="003C70E8">
          <w:delText>Instead,</w:delText>
        </w:r>
      </w:del>
      <w:del w:id="287" w:author="Hyosub Kim" w:date="2020-05-21T16:59:00Z">
        <w:r w:rsidR="0060323D" w:rsidDel="00D01B1B">
          <w:delText xml:space="preserve"> t</w:delText>
        </w:r>
        <w:r w:rsidR="00966CFC" w:rsidDel="00D01B1B">
          <w:delText>he sensory system estimate</w:delText>
        </w:r>
        <w:r w:rsidR="0060323D" w:rsidDel="00D01B1B">
          <w:delText>s the current target position which becomes more certain depending on the consistency of the targets.</w:delText>
        </w:r>
      </w:del>
      <w:r w:rsidR="0060323D">
        <w:t xml:space="preserve"> </w:t>
      </w:r>
    </w:p>
    <w:bookmarkEnd w:id="230"/>
    <w:p w14:paraId="5A5B69D2" w14:textId="77777777" w:rsidR="00D12592" w:rsidRDefault="00D12592" w:rsidP="00DE6FD2">
      <w:pPr>
        <w:rPr>
          <w:ins w:id="288" w:author="Jonathan Wood" w:date="2020-05-18T20:46:00Z"/>
          <w:i/>
          <w:iCs/>
          <w:u w:val="single"/>
        </w:rPr>
      </w:pPr>
    </w:p>
    <w:p w14:paraId="1D4C1E57" w14:textId="4954EED6" w:rsidR="00DE6FD2" w:rsidRDefault="00DE6FD2" w:rsidP="00DE6FD2">
      <w:pPr>
        <w:rPr>
          <w:i/>
          <w:iCs/>
          <w:u w:val="single"/>
        </w:rPr>
      </w:pPr>
      <w:commentRangeStart w:id="289"/>
      <w:r>
        <w:rPr>
          <w:i/>
          <w:iCs/>
          <w:u w:val="single"/>
        </w:rPr>
        <w:t>Model Comparison:</w:t>
      </w:r>
      <w:commentRangeEnd w:id="289"/>
      <w:r w:rsidR="00D01B1B">
        <w:rPr>
          <w:rStyle w:val="CommentReference"/>
        </w:rPr>
        <w:commentReference w:id="289"/>
      </w:r>
    </w:p>
    <w:p w14:paraId="577854B9" w14:textId="3A4C7B8B" w:rsidR="004A23CC" w:rsidDel="004B0AE4" w:rsidRDefault="0017543D">
      <w:pPr>
        <w:rPr>
          <w:del w:id="290" w:author="Jonathan Wood" w:date="2020-05-06T14:51:00Z"/>
        </w:rPr>
      </w:pPr>
      <w:r>
        <w:rPr>
          <w:noProof/>
        </w:rPr>
        <mc:AlternateContent>
          <mc:Choice Requires="wpg">
            <w:drawing>
              <wp:anchor distT="0" distB="0" distL="114300" distR="114300" simplePos="0" relativeHeight="251674624" behindDoc="0" locked="0" layoutInCell="1" allowOverlap="1" wp14:anchorId="6B9F6794" wp14:editId="08300E59">
                <wp:simplePos x="0" y="0"/>
                <wp:positionH relativeFrom="column">
                  <wp:posOffset>2527300</wp:posOffset>
                </wp:positionH>
                <wp:positionV relativeFrom="paragraph">
                  <wp:posOffset>0</wp:posOffset>
                </wp:positionV>
                <wp:extent cx="3415030" cy="2795905"/>
                <wp:effectExtent l="0" t="0" r="0" b="4445"/>
                <wp:wrapSquare wrapText="bothSides"/>
                <wp:docPr id="6" name="Group 6"/>
                <wp:cNvGraphicFramePr/>
                <a:graphic xmlns:a="http://schemas.openxmlformats.org/drawingml/2006/main">
                  <a:graphicData uri="http://schemas.microsoft.com/office/word/2010/wordprocessingGroup">
                    <wpg:wgp>
                      <wpg:cNvGrpSpPr/>
                      <wpg:grpSpPr>
                        <a:xfrm>
                          <a:off x="0" y="0"/>
                          <a:ext cx="3415030" cy="2795905"/>
                          <a:chOff x="0" y="0"/>
                          <a:chExt cx="3415030" cy="2795905"/>
                        </a:xfrm>
                      </wpg:grpSpPr>
                      <pic:pic xmlns:pic="http://schemas.openxmlformats.org/drawingml/2006/picture">
                        <pic:nvPicPr>
                          <pic:cNvPr id="4" name="Picture 4"/>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171450"/>
                            <a:ext cx="3415030" cy="2624455"/>
                          </a:xfrm>
                          <a:prstGeom prst="rect">
                            <a:avLst/>
                          </a:prstGeom>
                        </pic:spPr>
                      </pic:pic>
                      <wps:wsp>
                        <wps:cNvPr id="5" name="Text Box 5"/>
                        <wps:cNvSpPr txBox="1"/>
                        <wps:spPr>
                          <a:xfrm>
                            <a:off x="0" y="0"/>
                            <a:ext cx="2811145" cy="206375"/>
                          </a:xfrm>
                          <a:prstGeom prst="rect">
                            <a:avLst/>
                          </a:prstGeom>
                          <a:solidFill>
                            <a:prstClr val="white"/>
                          </a:solidFill>
                          <a:ln>
                            <a:noFill/>
                          </a:ln>
                        </wps:spPr>
                        <wps:txbx>
                          <w:txbxContent>
                            <w:p w14:paraId="562C8AF2" w14:textId="77777777" w:rsidR="002C6156" w:rsidRPr="00757D6B" w:rsidRDefault="002C6156"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6B9F6794" id="Group 6" o:spid="_x0000_s1029" style="position:absolute;margin-left:199pt;margin-top:0;width:268.9pt;height:220.15pt;z-index:251674624" coordsize="34150,279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">
                <v:shape id="Picture 4" o:spid="_x0000_s1030" type="#_x0000_t75" style="position:absolute;top:1714;width:34150;height:262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">
                  <v:imagedata r:id="rId19" o:title=""/>
                </v:shape>
                <v:shape id="Text Box 5" o:spid="_x0000_s1031"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" stroked="f">
                  <v:textbox inset="0,0,0,0">
                    <w:txbxContent>
                      <w:p w14:paraId="562C8AF2" w14:textId="77777777" w:rsidR="002C6156" w:rsidRPr="00757D6B" w:rsidRDefault="002C6156" w:rsidP="0017543D">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w10:wrap type="square"/>
              </v:group>
            </w:pict>
          </mc:Fallback>
        </mc:AlternateContent>
      </w:r>
      <w:del w:id="291" w:author="Jonathan Wood" w:date="2020-05-19T13:22:00Z">
        <w:r w:rsidR="002807A6" w:rsidDel="0017543D">
          <w:rPr>
            <w:noProof/>
          </w:rPr>
          <mc:AlternateContent>
            <mc:Choice Requires="wpg">
              <w:drawing>
                <wp:anchor distT="0" distB="0" distL="114300" distR="114300" simplePos="0" relativeHeight="251668480" behindDoc="0" locked="0" layoutInCell="1" allowOverlap="1" wp14:anchorId="38D32147" wp14:editId="36A33144">
                  <wp:simplePos x="0" y="0"/>
                  <wp:positionH relativeFrom="column">
                    <wp:posOffset>3227705</wp:posOffset>
                  </wp:positionH>
                  <wp:positionV relativeFrom="paragraph">
                    <wp:posOffset>63003</wp:posOffset>
                  </wp:positionV>
                  <wp:extent cx="2811145" cy="2834005"/>
                  <wp:effectExtent l="0" t="0" r="8255" b="4445"/>
                  <wp:wrapSquare wrapText="bothSides"/>
                  <wp:docPr id="16" name="Group 16"/>
                  <wp:cNvGraphicFramePr/>
                  <a:graphic xmlns:a="http://schemas.openxmlformats.org/drawingml/2006/main">
                    <a:graphicData uri="http://schemas.microsoft.com/office/word/2010/wordprocessingGroup">
                      <wpg:wgp>
                        <wpg:cNvGrpSpPr/>
                        <wpg:grpSpPr>
                          <a:xfrm>
                            <a:off x="0" y="0"/>
                            <a:ext cx="2811145" cy="2834005"/>
                            <a:chOff x="0" y="0"/>
                            <a:chExt cx="2811145" cy="2834005"/>
                          </a:xfrm>
                        </wpg:grpSpPr>
                        <wps:wsp>
                          <wps:cNvPr id="9" name="Text Box 9"/>
                          <wps:cNvSpPr txBox="1"/>
                          <wps:spPr>
                            <a:xfrm>
                              <a:off x="0" y="0"/>
                              <a:ext cx="2811145" cy="206375"/>
                            </a:xfrm>
                            <a:prstGeom prst="rect">
                              <a:avLst/>
                            </a:prstGeom>
                            <a:solidFill>
                              <a:prstClr val="white"/>
                            </a:solidFill>
                            <a:ln>
                              <a:noFill/>
                            </a:ln>
                          </wps:spPr>
                          <wps:txbx>
                            <w:txbxContent>
                              <w:p w14:paraId="38A6EE8C" w14:textId="62425441" w:rsidR="002C6156" w:rsidRPr="00757D6B" w:rsidRDefault="002C6156"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15" name="Picture 15"/>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182880"/>
                              <a:ext cx="2726690" cy="2651125"/>
                            </a:xfrm>
                            <a:prstGeom prst="rect">
                              <a:avLst/>
                            </a:prstGeom>
                          </pic:spPr>
                        </pic:pic>
                      </wpg:wgp>
                    </a:graphicData>
                  </a:graphic>
                </wp:anchor>
              </w:drawing>
            </mc:Choice>
            <mc:Fallback>
              <w:pict>
                <v:group w14:anchorId="38D32147" id="Group 16" o:spid="_x0000_s1032" style="position:absolute;margin-left:254.15pt;margin-top:4.95pt;width:221.35pt;height:223.15pt;z-index:251668480" coordsize="28111,2834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">
                  <v:shape id="Text Box 9" o:spid="_x0000_s1033" type="#_x0000_t202" style="position:absolute;width:28111;height:20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8A6EE8C" w14:textId="62425441" w:rsidR="002C6156" w:rsidRPr="00757D6B" w:rsidRDefault="002C6156" w:rsidP="00AB327B">
                          <w:pPr>
                            <w:pStyle w:val="Caption"/>
                            <w:rPr>
                              <w:b/>
                              <w:bCs/>
                              <w:i w:val="0"/>
                              <w:iCs w:val="0"/>
                              <w:noProof/>
                              <w:sz w:val="24"/>
                              <w:szCs w:val="24"/>
                            </w:rPr>
                          </w:pPr>
                          <w:r w:rsidRPr="00AB327B">
                            <w:rPr>
                              <w:b/>
                              <w:bCs/>
                              <w:i w:val="0"/>
                              <w:iCs w:val="0"/>
                              <w:noProof/>
                              <w:sz w:val="24"/>
                              <w:szCs w:val="24"/>
                            </w:rPr>
                            <w:t xml:space="preserve">Figure </w:t>
                          </w:r>
                          <w:r>
                            <w:rPr>
                              <w:b/>
                              <w:bCs/>
                              <w:i w:val="0"/>
                              <w:iCs w:val="0"/>
                              <w:noProof/>
                              <w:sz w:val="24"/>
                              <w:szCs w:val="24"/>
                            </w:rPr>
                            <w:t>3</w:t>
                          </w:r>
                        </w:p>
                      </w:txbxContent>
                    </v:textbox>
                  </v:shape>
                  <v:shape id="Picture 15" o:spid="_x0000_s1034" type="#_x0000_t75" style="position:absolute;top:1828;width:27266;height:265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">
                    <v:imagedata r:id="rId21" o:title=""/>
                  </v:shape>
                  <w10:wrap type="square"/>
                </v:group>
              </w:pict>
            </mc:Fallback>
          </mc:AlternateContent>
        </w:r>
      </w:del>
      <w:del w:id="292" w:author="Jonathan Wood" w:date="2020-05-06T10:47:00Z">
        <w:r w:rsidR="00E66816" w:rsidDel="00853000">
          <w:delText xml:space="preserve">First, </w:delText>
        </w:r>
        <w:r w:rsidR="00C01B6E" w:rsidDel="00853000">
          <w:delText>we</w:delText>
        </w:r>
        <w:r w:rsidR="00DE393B" w:rsidDel="00853000">
          <w:delText xml:space="preserve"> </w:delText>
        </w:r>
        <w:r w:rsidR="00EA3CB8" w:rsidDel="00853000">
          <w:delText>sought t</w:delText>
        </w:r>
      </w:del>
      <w:ins w:id="293" w:author="Jonathan Wood" w:date="2020-05-06T10:47:00Z">
        <w:r w:rsidR="00853000">
          <w:t>T</w:t>
        </w:r>
      </w:ins>
      <w:r w:rsidR="00EA3CB8">
        <w:t>o determine</w:t>
      </w:r>
      <w:ins w:id="294" w:author="Jonathan Wood" w:date="2020-05-18T23:02:00Z">
        <w:r w:rsidR="00E84A95">
          <w:t xml:space="preserve"> </w:t>
        </w:r>
        <w:del w:id="295" w:author="Hyosub Kim" w:date="2020-05-21T17:01:00Z">
          <w:r w:rsidR="00E84A95" w:rsidDel="00D01B1B">
            <w:delText>1)</w:delText>
          </w:r>
        </w:del>
      </w:ins>
      <w:del w:id="296" w:author="Hyosub Kim" w:date="2020-05-21T17:01:00Z">
        <w:r w:rsidR="00EA3CB8" w:rsidDel="00D01B1B">
          <w:delText xml:space="preserve"> </w:delText>
        </w:r>
      </w:del>
      <w:ins w:id="297" w:author="Hyosub Kim" w:date="2020-05-21T17:01:00Z">
        <w:r w:rsidR="00D01B1B">
          <w:t>whether</w:t>
        </w:r>
      </w:ins>
      <w:del w:id="298" w:author="Hyosub Kim" w:date="2020-05-21T17:01:00Z">
        <w:r w:rsidR="00EA3CB8" w:rsidDel="00D01B1B">
          <w:delText>if</w:delText>
        </w:r>
      </w:del>
      <w:r w:rsidR="00EA3CB8">
        <w:t xml:space="preserve"> the models are distinguishable and</w:t>
      </w:r>
      <w:ins w:id="299" w:author="Jonathan Wood" w:date="2020-05-06T14:48:00Z">
        <w:r w:rsidR="002F335D">
          <w:t xml:space="preserve"> </w:t>
        </w:r>
      </w:ins>
      <w:ins w:id="300" w:author="Jonathan Wood" w:date="2020-05-18T23:02:00Z">
        <w:del w:id="301" w:author="Hyosub Kim" w:date="2020-05-21T17:01:00Z">
          <w:r w:rsidR="00E84A95" w:rsidDel="00D01B1B">
            <w:delText xml:space="preserve">2) </w:delText>
          </w:r>
        </w:del>
        <w:r w:rsidR="00E84A95">
          <w:t>the best method of objective comparison</w:t>
        </w:r>
      </w:ins>
      <w:ins w:id="302" w:author="Jonathan Wood" w:date="2020-05-18T23:03:00Z">
        <w:r w:rsidR="00E84A95">
          <w:t>,</w:t>
        </w:r>
      </w:ins>
      <w:del w:id="303" w:author="Jonathan Wood" w:date="2020-05-18T23:02:00Z">
        <w:r w:rsidR="00EA3CB8" w:rsidDel="00E84A95">
          <w:delText xml:space="preserve"> determine an adequate method of com</w:delText>
        </w:r>
      </w:del>
      <w:del w:id="304" w:author="Jonathan Wood" w:date="2020-05-18T23:03:00Z">
        <w:r w:rsidR="00EA3CB8" w:rsidDel="00E84A95">
          <w:delText>par</w:delText>
        </w:r>
      </w:del>
      <w:del w:id="305" w:author="Jonathan Wood" w:date="2020-05-06T10:48:00Z">
        <w:r w:rsidR="00EA3CB8" w:rsidDel="00853000">
          <w:delText>ing them</w:delText>
        </w:r>
      </w:del>
      <w:del w:id="306" w:author="Jonathan Wood" w:date="2020-05-06T10:47:00Z">
        <w:r w:rsidR="00EA3CB8" w:rsidDel="00853000">
          <w:delText>.</w:delText>
        </w:r>
      </w:del>
      <w:r w:rsidR="00EA3CB8">
        <w:t xml:space="preserve"> </w:t>
      </w:r>
      <w:del w:id="307" w:author="Jonathan Wood" w:date="2020-05-06T10:47:00Z">
        <w:r w:rsidR="00EA3CB8" w:rsidDel="00853000">
          <w:delText>W</w:delText>
        </w:r>
      </w:del>
      <w:ins w:id="308" w:author="Jonathan Wood" w:date="2020-05-06T10:47:00Z">
        <w:r w:rsidR="00853000">
          <w:t>w</w:t>
        </w:r>
      </w:ins>
      <w:r w:rsidR="00EA3CB8">
        <w:t xml:space="preserve">e performed </w:t>
      </w:r>
      <w:r w:rsidR="008A098F">
        <w:t>model recovery analysis</w:t>
      </w:r>
      <w:ins w:id="309" w:author="Jonathan Wood" w:date="2020-05-18T20:56:00Z">
        <w:r w:rsidR="00647E38">
          <w:t xml:space="preserve"> </w:t>
        </w:r>
      </w:ins>
      <w:r w:rsidR="00647E38">
        <w:fldChar w:fldCharType="begin"/>
      </w:r>
      <w:r w:rsidR="00647E38">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647E38">
        <w:fldChar w:fldCharType="separate"/>
      </w:r>
      <w:r w:rsidR="00647E38" w:rsidRPr="00647E38">
        <w:t>(Hardwick et al., 2019; Wilson and Collins, 2019)</w:t>
      </w:r>
      <w:r w:rsidR="00647E38">
        <w:fldChar w:fldCharType="end"/>
      </w:r>
      <w:ins w:id="310" w:author="Jonathan Wood" w:date="2020-05-06T10:47:00Z">
        <w:r w:rsidR="00853000">
          <w:t xml:space="preserve">. </w:t>
        </w:r>
      </w:ins>
      <w:ins w:id="311" w:author="Jonathan Wood" w:date="2020-05-18T20:59:00Z">
        <w:r w:rsidR="00647E38">
          <w:t xml:space="preserve">By </w:t>
        </w:r>
      </w:ins>
      <w:ins w:id="312" w:author="Hyosub Kim" w:date="2020-05-21T17:01:00Z">
        <w:r w:rsidR="00D01B1B">
          <w:t xml:space="preserve">sequentially </w:t>
        </w:r>
      </w:ins>
      <w:ins w:id="313" w:author="Jonathan Wood" w:date="2020-05-18T20:59:00Z">
        <w:r w:rsidR="00647E38">
          <w:t xml:space="preserve">simulating data from each model </w:t>
        </w:r>
      </w:ins>
      <w:ins w:id="314" w:author="Hyosub Kim" w:date="2020-05-21T17:01:00Z">
        <w:r w:rsidR="00D01B1B">
          <w:t xml:space="preserve">and </w:t>
        </w:r>
      </w:ins>
      <w:ins w:id="315" w:author="Jonathan Wood" w:date="2020-05-18T20:59:00Z">
        <w:r w:rsidR="00647E38">
          <w:t xml:space="preserve">then comparing </w:t>
        </w:r>
      </w:ins>
      <w:ins w:id="316" w:author="Jonathan Wood" w:date="2020-05-18T21:00:00Z">
        <w:del w:id="317" w:author="Hyosub Kim" w:date="2020-05-21T17:02:00Z">
          <w:r w:rsidR="00647E38" w:rsidDel="00D01B1B">
            <w:delText xml:space="preserve">which </w:delText>
          </w:r>
        </w:del>
        <w:r w:rsidR="00647E38">
          <w:t xml:space="preserve">model </w:t>
        </w:r>
        <w:del w:id="318" w:author="Hyosub Kim" w:date="2020-05-21T17:02:00Z">
          <w:r w:rsidR="00647E38" w:rsidDel="00D01B1B">
            <w:delText xml:space="preserve">best </w:delText>
          </w:r>
        </w:del>
        <w:r w:rsidR="00647E38">
          <w:t xml:space="preserve">fits </w:t>
        </w:r>
      </w:ins>
      <w:ins w:id="319" w:author="Hyosub Kim" w:date="2020-05-21T17:02:00Z">
        <w:r w:rsidR="00D01B1B">
          <w:t xml:space="preserve">of </w:t>
        </w:r>
      </w:ins>
      <w:ins w:id="320" w:author="Jonathan Wood" w:date="2020-05-18T20:59:00Z">
        <w:r w:rsidR="00647E38">
          <w:t>th</w:t>
        </w:r>
        <w:del w:id="321" w:author="Hyosub Kim" w:date="2020-05-21T17:02:00Z">
          <w:r w:rsidR="00647E38" w:rsidDel="00D01B1B">
            <w:delText>ose</w:delText>
          </w:r>
        </w:del>
      </w:ins>
      <w:ins w:id="322" w:author="Hyosub Kim" w:date="2020-05-21T17:02:00Z">
        <w:r w:rsidR="00D01B1B">
          <w:t>e</w:t>
        </w:r>
      </w:ins>
      <w:ins w:id="323" w:author="Jonathan Wood" w:date="2020-05-18T20:59:00Z">
        <w:r w:rsidR="00647E38">
          <w:t xml:space="preserve"> simulat</w:t>
        </w:r>
      </w:ins>
      <w:ins w:id="324" w:author="Jonathan Wood" w:date="2020-05-18T21:00:00Z">
        <w:r w:rsidR="00647E38">
          <w:t xml:space="preserve">ed data, </w:t>
        </w:r>
      </w:ins>
      <w:ins w:id="325" w:author="Hyosub Kim" w:date="2020-05-21T17:03:00Z">
        <w:r w:rsidR="00D01B1B">
          <w:t xml:space="preserve">we show </w:t>
        </w:r>
      </w:ins>
      <w:ins w:id="326" w:author="Jonathan Wood" w:date="2020-05-18T21:00:00Z">
        <w:del w:id="327" w:author="Hyosub Kim" w:date="2020-05-21T17:02:00Z">
          <w:r w:rsidR="00647E38" w:rsidDel="00D01B1B">
            <w:delText xml:space="preserve">we </w:delText>
          </w:r>
        </w:del>
      </w:ins>
      <w:ins w:id="328" w:author="Jonathan Wood" w:date="2020-05-18T21:01:00Z">
        <w:del w:id="329" w:author="Hyosub Kim" w:date="2020-05-21T17:02:00Z">
          <w:r w:rsidR="00647E38" w:rsidDel="00D01B1B">
            <w:delText>were</w:delText>
          </w:r>
        </w:del>
      </w:ins>
      <w:ins w:id="330" w:author="Jonathan Wood" w:date="2020-05-18T21:00:00Z">
        <w:del w:id="331" w:author="Hyosub Kim" w:date="2020-05-21T17:02:00Z">
          <w:r w:rsidR="00647E38" w:rsidDel="00D01B1B">
            <w:delText xml:space="preserve"> able to determine</w:delText>
          </w:r>
        </w:del>
        <w:del w:id="332" w:author="Hyosub Kim" w:date="2020-05-21T17:03:00Z">
          <w:r w:rsidR="00647E38" w:rsidDel="00D01B1B">
            <w:delText xml:space="preserve"> </w:delText>
          </w:r>
        </w:del>
      </w:ins>
      <w:ins w:id="333" w:author="Hyosub Kim" w:date="2020-05-21T17:03:00Z">
        <w:r w:rsidR="00D01B1B">
          <w:t xml:space="preserve">in Fig. 3 </w:t>
        </w:r>
      </w:ins>
      <w:ins w:id="334" w:author="Jonathan Wood" w:date="2020-05-18T21:01:00Z">
        <w:r w:rsidR="00647E38">
          <w:t xml:space="preserve">that the models are distinguishable under </w:t>
        </w:r>
      </w:ins>
      <w:ins w:id="335" w:author="Hyosub Kim" w:date="2020-05-21T17:03:00Z">
        <w:r w:rsidR="00D01B1B">
          <w:t xml:space="preserve">these </w:t>
        </w:r>
      </w:ins>
      <w:ins w:id="336" w:author="Jonathan Wood" w:date="2020-05-18T21:01:00Z">
        <w:r w:rsidR="00647E38">
          <w:t>ideal circumstances</w:t>
        </w:r>
      </w:ins>
      <w:ins w:id="337" w:author="Jonathan Wood" w:date="2020-05-18T21:02:00Z">
        <w:r w:rsidR="00647E38">
          <w:t xml:space="preserve"> (Figure 3)</w:t>
        </w:r>
      </w:ins>
      <w:ins w:id="338" w:author="Jonathan Wood" w:date="2020-05-18T21:01:00Z">
        <w:r w:rsidR="00647E38">
          <w:t xml:space="preserve">. </w:t>
        </w:r>
      </w:ins>
      <w:commentRangeStart w:id="339"/>
      <w:del w:id="340" w:author="Jonathan Wood" w:date="2020-05-06T10:48:00Z">
        <w:r w:rsidR="00EA3CB8" w:rsidDel="00853000">
          <w:delText xml:space="preserve"> by</w:delText>
        </w:r>
      </w:del>
      <w:del w:id="341" w:author="Jonathan Wood" w:date="2020-05-06T10:49:00Z">
        <w:r w:rsidR="00EA3CB8" w:rsidDel="00853000">
          <w:delText xml:space="preserve"> </w:delText>
        </w:r>
      </w:del>
      <w:del w:id="342" w:author="Jonathan Wood" w:date="2020-05-18T21:01:00Z">
        <w:r w:rsidR="00B43F10" w:rsidDel="00647E38">
          <w:delText>compar</w:delText>
        </w:r>
      </w:del>
      <w:del w:id="343" w:author="Jonathan Wood" w:date="2020-05-06T10:48:00Z">
        <w:r w:rsidR="00EA3CB8" w:rsidDel="00853000">
          <w:delText>ing</w:delText>
        </w:r>
      </w:del>
      <w:del w:id="344" w:author="Jonathan Wood" w:date="2020-05-18T21:01:00Z">
        <w:r w:rsidR="00B43F10" w:rsidDel="00647E38">
          <w:delText xml:space="preserve"> fits</w:delText>
        </w:r>
      </w:del>
      <w:del w:id="345" w:author="Jonathan Wood" w:date="2020-05-06T10:49:00Z">
        <w:r w:rsidR="00B43F10" w:rsidDel="00853000">
          <w:delText xml:space="preserve"> for each model</w:delText>
        </w:r>
      </w:del>
      <w:del w:id="346" w:author="Jonathan Wood" w:date="2020-05-06T10:50:00Z">
        <w:r w:rsidR="00B43F10" w:rsidDel="00853000">
          <w:delText xml:space="preserve"> after simulating </w:delText>
        </w:r>
        <w:r w:rsidR="003C6660" w:rsidDel="00853000">
          <w:delText>both</w:delText>
        </w:r>
        <w:r w:rsidR="00B43F10" w:rsidDel="00853000">
          <w:delText xml:space="preserve"> model</w:delText>
        </w:r>
        <w:r w:rsidR="003C6660" w:rsidDel="00853000">
          <w:delText>s</w:delText>
        </w:r>
        <w:r w:rsidR="00B43F10" w:rsidDel="00853000">
          <w:delText xml:space="preserve"> with randomized parameters</w:delText>
        </w:r>
        <w:r w:rsidR="00595508" w:rsidDel="00853000">
          <w:delText>.</w:delText>
        </w:r>
        <w:r w:rsidR="003C6660" w:rsidDel="00853000">
          <w:delText xml:space="preserve"> </w:delText>
        </w:r>
      </w:del>
      <w:del w:id="347" w:author="Jonathan Wood" w:date="2020-05-18T21:01:00Z">
        <w:r w:rsidR="00B43F10" w:rsidDel="00647E38">
          <w:delText xml:space="preserve">The model which </w:delText>
        </w:r>
        <w:r w:rsidR="003C6660" w:rsidDel="00647E38">
          <w:delText>generated the</w:delText>
        </w:r>
        <w:r w:rsidR="00B43F10" w:rsidDel="00647E38">
          <w:delText xml:space="preserve"> simulat</w:delText>
        </w:r>
        <w:r w:rsidR="003C6660" w:rsidDel="00647E38">
          <w:delText>ion</w:delText>
        </w:r>
        <w:r w:rsidR="00B43F10" w:rsidDel="00647E38">
          <w:delText xml:space="preserve"> should</w:delText>
        </w:r>
        <w:r w:rsidR="003C6660" w:rsidDel="00647E38">
          <w:delText xml:space="preserve"> demonstrate better fits </w:delText>
        </w:r>
      </w:del>
      <w:del w:id="348" w:author="Jonathan Wood" w:date="2020-05-06T10:50:00Z">
        <w:r w:rsidR="003C6660" w:rsidDel="00853000">
          <w:delText>when using that same model</w:delText>
        </w:r>
        <w:r w:rsidR="00B43F10" w:rsidDel="00853000">
          <w:delText>.</w:delText>
        </w:r>
        <w:r w:rsidR="003C6660" w:rsidDel="00853000">
          <w:delText xml:space="preserve"> </w:delText>
        </w:r>
      </w:del>
      <w:r w:rsidR="00181A41">
        <w:t xml:space="preserve">We fit the simulated data </w:t>
      </w:r>
      <w:ins w:id="349" w:author="Jonathan Wood" w:date="2020-05-06T14:50:00Z">
        <w:r w:rsidR="004D6E15">
          <w:t xml:space="preserve">from each model </w:t>
        </w:r>
      </w:ins>
      <w:del w:id="350" w:author="Jonathan Wood" w:date="2020-05-06T10:46:00Z">
        <w:r w:rsidR="00181A41" w:rsidDel="00853000">
          <w:delText xml:space="preserve">with </w:delText>
        </w:r>
        <w:r w:rsidR="00717692" w:rsidDel="00853000">
          <w:delText>the same fitting procedure as above</w:delText>
        </w:r>
      </w:del>
      <w:ins w:id="351" w:author="Jonathan Wood" w:date="2020-05-06T10:46:00Z">
        <w:r w:rsidR="00853000">
          <w:t xml:space="preserve">using MATLAB’s </w:t>
        </w:r>
        <w:proofErr w:type="spellStart"/>
        <w:r w:rsidR="00853000">
          <w:t>fmincon</w:t>
        </w:r>
        <w:proofErr w:type="spellEnd"/>
        <w:r w:rsidR="00853000">
          <w:t xml:space="preserve"> function</w:t>
        </w:r>
      </w:ins>
      <w:ins w:id="352" w:author="Jonathan Wood" w:date="2020-05-06T10:51:00Z">
        <w:r w:rsidR="00853000">
          <w:t xml:space="preserve"> and </w:t>
        </w:r>
      </w:ins>
      <w:ins w:id="353" w:author="Jonathan Wood" w:date="2020-05-19T15:59:00Z">
        <w:r w:rsidR="0060323D">
          <w:t>found that</w:t>
        </w:r>
      </w:ins>
      <w:ins w:id="354" w:author="Jonathan Wood" w:date="2020-05-19T16:00:00Z">
        <w:r w:rsidR="0060323D">
          <w:t xml:space="preserve"> comparison using</w:t>
        </w:r>
      </w:ins>
      <w:ins w:id="355" w:author="Jonathan Wood" w:date="2020-05-19T15:59:00Z">
        <w:r w:rsidR="0060323D">
          <w:t xml:space="preserve"> </w:t>
        </w:r>
      </w:ins>
      <w:ins w:id="356" w:author="Jonathan Wood" w:date="2020-05-06T10:51:00Z">
        <w:r w:rsidR="00853000">
          <w:t>Akaike Information Criterion (AIC)</w:t>
        </w:r>
      </w:ins>
      <w:ins w:id="357" w:author="Jonathan Wood" w:date="2020-05-19T15:59:00Z">
        <w:r w:rsidR="0060323D">
          <w:t xml:space="preserve"> distinguishes between the models better than</w:t>
        </w:r>
      </w:ins>
      <w:ins w:id="358" w:author="Jonathan Wood" w:date="2020-05-19T16:00:00Z">
        <w:r w:rsidR="0060323D">
          <w:t xml:space="preserve"> Bayesian Information Criterion (BIC)</w:t>
        </w:r>
      </w:ins>
      <w:r w:rsidR="00181A41">
        <w:t xml:space="preserve">. </w:t>
      </w:r>
      <w:del w:id="359" w:author="Jonathan Wood" w:date="2020-05-06T10:46:00Z">
        <w:r w:rsidR="00717692" w:rsidDel="00853000">
          <w:delText xml:space="preserve">This </w:delText>
        </w:r>
      </w:del>
      <w:del w:id="360" w:author="Jonathan Wood" w:date="2020-05-06T10:51:00Z">
        <w:r w:rsidR="00717692" w:rsidDel="00853000">
          <w:delText xml:space="preserve">procedure </w:delText>
        </w:r>
      </w:del>
      <w:del w:id="361" w:author="Jonathan Wood" w:date="2020-05-06T10:47:00Z">
        <w:r w:rsidR="00717692" w:rsidDel="00853000">
          <w:delText xml:space="preserve">was performed 100 times and </w:delText>
        </w:r>
      </w:del>
      <w:del w:id="362" w:author="Jonathan Wood" w:date="2020-05-06T10:51:00Z">
        <w:r w:rsidR="00EA3CB8" w:rsidDel="00853000">
          <w:delText>revealed</w:delText>
        </w:r>
        <w:r w:rsidR="00717692" w:rsidDel="00853000">
          <w:delText xml:space="preserve"> that</w:delText>
        </w:r>
        <w:r w:rsidR="00EA3CB8" w:rsidDel="00853000">
          <w:delText xml:space="preserve"> </w:delText>
        </w:r>
        <w:r w:rsidR="00717692" w:rsidDel="00853000">
          <w:delText>each</w:delText>
        </w:r>
        <w:r w:rsidR="00EA3CB8" w:rsidDel="00853000">
          <w:delText xml:space="preserve"> model</w:delText>
        </w:r>
        <w:r w:rsidR="00717692" w:rsidDel="00853000">
          <w:delText xml:space="preserve"> is more likely to have better fit statistics for the data generated by itself.</w:delText>
        </w:r>
      </w:del>
      <w:del w:id="363" w:author="Jonathan Wood" w:date="2020-05-18T21:02:00Z">
        <w:r w:rsidR="00717692" w:rsidDel="00647E38">
          <w:delText xml:space="preserve"> </w:delText>
        </w:r>
      </w:del>
      <w:del w:id="364" w:author="Jonathan Wood" w:date="2020-05-06T10:52:00Z">
        <w:r w:rsidR="00EA3CB8" w:rsidDel="00853000">
          <w:delText xml:space="preserve">Furthermore, </w:delText>
        </w:r>
        <w:r w:rsidR="00B43F10" w:rsidDel="00853000">
          <w:delText>Akaike Information Criterion (</w:delText>
        </w:r>
      </w:del>
      <w:del w:id="365" w:author="Jonathan Wood" w:date="2020-05-18T21:02:00Z">
        <w:r w:rsidR="00B43F10" w:rsidDel="00647E38">
          <w:delText>AIC</w:delText>
        </w:r>
      </w:del>
      <w:del w:id="366" w:author="Jonathan Wood" w:date="2020-05-06T10:52:00Z">
        <w:r w:rsidR="00B43F10" w:rsidDel="00853000">
          <w:delText>)</w:delText>
        </w:r>
      </w:del>
      <w:del w:id="367" w:author="Jonathan Wood" w:date="2020-05-18T21:02:00Z">
        <w:r w:rsidR="00EA3CB8" w:rsidDel="00647E38">
          <w:delText xml:space="preserve"> is an adequate method to distinguish between the two models (Figure 2)</w:delText>
        </w:r>
        <w:r w:rsidR="00B43F10" w:rsidDel="00647E38">
          <w:delText>.</w:delText>
        </w:r>
        <w:r w:rsidR="00DA79B9" w:rsidDel="00647E38">
          <w:delText xml:space="preserve"> </w:delText>
        </w:r>
      </w:del>
    </w:p>
    <w:commentRangeEnd w:id="339"/>
    <w:p w14:paraId="3BD89705" w14:textId="77777777" w:rsidR="004B0AE4" w:rsidRDefault="00D01B1B">
      <w:pPr>
        <w:rPr>
          <w:ins w:id="368" w:author="Jonathan Wood" w:date="2020-05-18T21:42:00Z"/>
        </w:rPr>
      </w:pPr>
      <w:r>
        <w:rPr>
          <w:rStyle w:val="CommentReference"/>
        </w:rPr>
        <w:commentReference w:id="339"/>
      </w:r>
    </w:p>
    <w:p w14:paraId="5E147C18" w14:textId="5CD8087A" w:rsidR="004D6E15" w:rsidRDefault="004D6E15">
      <w:pPr>
        <w:rPr>
          <w:ins w:id="369" w:author="Jonathan Wood" w:date="2020-05-06T14:51:00Z"/>
        </w:rPr>
      </w:pPr>
    </w:p>
    <w:p w14:paraId="5D49BEFC" w14:textId="4213FC5F" w:rsidR="00284743" w:rsidRDefault="00181A41">
      <w:r>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del w:id="370" w:author="Jonathan Wood" w:date="2020-05-06T09:45:00Z">
        <w:r w:rsidR="00C125D4" w:rsidDel="00074632">
          <w:delText xml:space="preserve">subject </w:delText>
        </w:r>
      </w:del>
      <w:ins w:id="371" w:author="Jonathan Wood" w:date="2020-05-06T09:45:00Z">
        <w:r w:rsidR="00074632">
          <w:t xml:space="preserve">participant </w:t>
        </w:r>
      </w:ins>
      <w:r w:rsidR="00C125D4">
        <w:t>data</w:t>
      </w:r>
      <w:r w:rsidR="0053792A">
        <w:t xml:space="preserve"> </w:t>
      </w:r>
      <w:r w:rsidR="00C125D4">
        <w:t>for each condition to obtain parameter values</w:t>
      </w:r>
      <w:r w:rsidR="0053792A">
        <w:t xml:space="preserve"> using </w:t>
      </w:r>
      <w:r>
        <w:t>the</w:t>
      </w:r>
      <w:ins w:id="372" w:author="Jonathan Wood" w:date="2020-05-06T10:52:00Z">
        <w:r w:rsidR="00853000">
          <w:t xml:space="preserve"> same</w:t>
        </w:r>
      </w:ins>
      <w:r>
        <w:t xml:space="preserve"> fitting </w:t>
      </w:r>
      <w:del w:id="373" w:author="Jonathan Wood" w:date="2020-05-06T10:52:00Z">
        <w:r w:rsidDel="00853000">
          <w:delText xml:space="preserve">method </w:delText>
        </w:r>
      </w:del>
      <w:ins w:id="374" w:author="Jonathan Wood" w:date="2020-05-06T10:52:00Z">
        <w:r w:rsidR="00853000">
          <w:t xml:space="preserve">procedure </w:t>
        </w:r>
      </w:ins>
      <w:r>
        <w:t>as above</w:t>
      </w:r>
      <w:r w:rsidR="0053792A">
        <w:t xml:space="preserve">. </w:t>
      </w:r>
      <w:commentRangeStart w:id="375"/>
      <w:del w:id="376" w:author="Jonathan Wood" w:date="2020-05-18T21:02:00Z">
        <w:r w:rsidR="00C125D4" w:rsidDel="00647E38">
          <w:delText xml:space="preserve">We will </w:delText>
        </w:r>
        <w:r w:rsidR="00E66816" w:rsidDel="00647E38">
          <w:delText xml:space="preserve">assess the face validity of each model’s </w:delText>
        </w:r>
        <w:r w:rsidR="00DE393B" w:rsidDel="00647E38">
          <w:delText>range of</w:delText>
        </w:r>
        <w:r w:rsidR="00E66816" w:rsidDel="00647E38">
          <w:delText xml:space="preserve"> parameter values</w:delText>
        </w:r>
        <w:r w:rsidR="0053792A" w:rsidDel="00647E38">
          <w:delText xml:space="preserve"> for the fitted models.</w:delText>
        </w:r>
        <w:r w:rsidR="00E66816" w:rsidDel="00647E38">
          <w:delText xml:space="preserve"> </w:delText>
        </w:r>
      </w:del>
      <w:r w:rsidR="003C6660">
        <w:t>We will further simulate each model with the fitted parameters as a posterior predictive check</w:t>
      </w:r>
      <w:del w:id="377" w:author="Jonathan Wood" w:date="2020-05-06T10:53:00Z">
        <w:r w:rsidR="003C6660" w:rsidDel="00853000">
          <w:delText>. We will</w:delText>
        </w:r>
      </w:del>
      <w:r w:rsidR="003C6660">
        <w:t xml:space="preserve"> then analyze these simulations in the same way we will analyze the empirical data.</w:t>
      </w:r>
      <w:commentRangeEnd w:id="375"/>
      <w:r w:rsidR="00D01B1B">
        <w:rPr>
          <w:rStyle w:val="CommentReference"/>
        </w:rPr>
        <w:commentReference w:id="375"/>
      </w:r>
      <w:r w:rsidR="003C6660">
        <w:t xml:space="preserve"> </w:t>
      </w:r>
      <w:commentRangeStart w:id="378"/>
      <w:r w:rsidR="00E66816">
        <w:t xml:space="preserve">We will </w:t>
      </w:r>
      <w:del w:id="379" w:author="Jonathan Wood" w:date="2020-05-06T10:58:00Z">
        <w:r w:rsidR="0053792A" w:rsidDel="00EF6128">
          <w:delText xml:space="preserve">also </w:delText>
        </w:r>
      </w:del>
      <w:r w:rsidR="0053792A">
        <w:t xml:space="preserve">use </w:t>
      </w:r>
      <w:del w:id="380" w:author="Jonathan Wood" w:date="2020-05-06T10:54:00Z">
        <w:r w:rsidDel="00853000">
          <w:delText>our selected</w:delText>
        </w:r>
        <w:r w:rsidR="0053792A" w:rsidDel="00853000">
          <w:delText xml:space="preserve"> objective model comparison method</w:delText>
        </w:r>
        <w:r w:rsidDel="00853000">
          <w:delText xml:space="preserve">, </w:delText>
        </w:r>
      </w:del>
      <w:r w:rsidR="00C01B6E">
        <w:t>A</w:t>
      </w:r>
      <w:r w:rsidR="00E66816">
        <w:t>IC</w:t>
      </w:r>
      <w:del w:id="381" w:author="Jonathan Wood" w:date="2020-05-06T10:54:00Z">
        <w:r w:rsidDel="00853000">
          <w:delText>,</w:delText>
        </w:r>
      </w:del>
      <w:r w:rsidR="00C125D4">
        <w:t xml:space="preserve"> </w:t>
      </w:r>
      <w:r w:rsidR="0053792A">
        <w:t>to</w:t>
      </w:r>
      <w:ins w:id="382" w:author="Jonathan Wood" w:date="2020-05-06T10:58:00Z">
        <w:r w:rsidR="00EF6128">
          <w:t xml:space="preserve"> objectively</w:t>
        </w:r>
      </w:ins>
      <w:r w:rsidR="0053792A">
        <w:t xml:space="preserve"> compare the model</w:t>
      </w:r>
      <w:r>
        <w:t xml:space="preserve"> fits</w:t>
      </w:r>
      <w:ins w:id="383" w:author="Jonathan Wood" w:date="2020-05-18T21:03:00Z">
        <w:r w:rsidR="00647E38">
          <w:t xml:space="preserve"> and compare</w:t>
        </w:r>
      </w:ins>
      <w:ins w:id="384" w:author="Jonathan Wood" w:date="2020-05-06T10:59:00Z">
        <w:r w:rsidR="00EF6128">
          <w:t xml:space="preserve"> mean AIC values as well as the number of subjects best fit by each model.</w:t>
        </w:r>
      </w:ins>
      <w:del w:id="385" w:author="Jonathan Wood" w:date="2020-05-06T10:54:00Z">
        <w:r w:rsidR="00C125D4" w:rsidDel="00853000">
          <w:delText>.</w:delText>
        </w:r>
      </w:del>
      <w:del w:id="386" w:author="Jonathan Wood" w:date="2020-05-06T10:59:00Z">
        <w:r w:rsidR="00C125D4" w:rsidDel="00EF6128">
          <w:delText xml:space="preserve"> </w:delText>
        </w:r>
        <w:r w:rsidR="00604106" w:rsidDel="00EF6128">
          <w:delText>Using the objective criteria, AIC</w:delText>
        </w:r>
        <w:r w:rsidR="00C125D4" w:rsidDel="00EF6128">
          <w:delText>, w</w:delText>
        </w:r>
        <w:r w:rsidR="00DA79B9" w:rsidDel="00EF6128">
          <w:delText xml:space="preserve">e will determine the number of </w:delText>
        </w:r>
      </w:del>
      <w:del w:id="387" w:author="Jonathan Wood" w:date="2020-05-06T09:08:00Z">
        <w:r w:rsidR="00DA79B9" w:rsidDel="00B651EE">
          <w:delText>subjects</w:delText>
        </w:r>
      </w:del>
      <w:del w:id="388" w:author="Jonathan Wood" w:date="2020-05-06T10:59:00Z">
        <w:r w:rsidR="00DA79B9" w:rsidDel="00EF6128">
          <w:delText xml:space="preserve"> </w:delText>
        </w:r>
        <w:r w:rsidR="00604106" w:rsidDel="00EF6128">
          <w:delText xml:space="preserve">for all conditions </w:delText>
        </w:r>
        <w:r w:rsidR="00DA79B9" w:rsidDel="00EF6128">
          <w:delText>best fit by each model</w:delText>
        </w:r>
        <w:r w:rsidR="00604106" w:rsidDel="00EF6128">
          <w:delText>.</w:delText>
        </w:r>
      </w:del>
      <w:r w:rsidR="00604106">
        <w:t xml:space="preserve"> </w:t>
      </w:r>
      <w:commentRangeEnd w:id="378"/>
      <w:r w:rsidR="00D01B1B">
        <w:rPr>
          <w:rStyle w:val="CommentReference"/>
        </w:rPr>
        <w:commentReference w:id="378"/>
      </w:r>
    </w:p>
    <w:p w14:paraId="2717B09A" w14:textId="77777777" w:rsidR="00332CA8" w:rsidRPr="00717692" w:rsidRDefault="00332CA8" w:rsidP="00332CA8">
      <w:pPr>
        <w:rPr>
          <w:u w:val="single"/>
        </w:rPr>
      </w:pPr>
    </w:p>
    <w:p w14:paraId="411F19CB" w14:textId="0655C873" w:rsidR="000425AC" w:rsidRPr="000425AC" w:rsidRDefault="002C3195" w:rsidP="00C7571B">
      <w:pPr>
        <w:rPr>
          <w:i/>
          <w:iCs/>
          <w:u w:val="single"/>
        </w:rPr>
      </w:pPr>
      <w:r>
        <w:rPr>
          <w:i/>
          <w:iCs/>
          <w:u w:val="single"/>
        </w:rPr>
        <w:t>Simulations</w:t>
      </w:r>
      <w:r w:rsidR="00332CA8">
        <w:rPr>
          <w:i/>
          <w:iCs/>
          <w:u w:val="single"/>
        </w:rPr>
        <w:t>:</w:t>
      </w:r>
    </w:p>
    <w:p w14:paraId="51D25DC6" w14:textId="48F004D0" w:rsidR="00A24826" w:rsidRDefault="000425AC" w:rsidP="00332CA8">
      <w:pPr>
        <w:rPr>
          <w:ins w:id="389" w:author="Jonathan Wood" w:date="2020-05-19T16:03:00Z"/>
        </w:rPr>
      </w:pPr>
      <w:bookmarkStart w:id="390" w:name="_Hlk41040612"/>
      <w:ins w:id="391" w:author="Jonathan Wood" w:date="2020-05-06T17:40:00Z">
        <w:r>
          <w:t xml:space="preserve">We simulated </w:t>
        </w:r>
      </w:ins>
      <w:ins w:id="392" w:author="Jonathan Wood" w:date="2020-05-06T17:41:00Z">
        <w:r>
          <w:t>both</w:t>
        </w:r>
      </w:ins>
      <w:ins w:id="393" w:author="Jonathan Wood" w:date="2020-05-06T17:40:00Z">
        <w:r>
          <w:t xml:space="preserve"> model</w:t>
        </w:r>
      </w:ins>
      <w:ins w:id="394" w:author="Jonathan Wood" w:date="2020-05-06T17:41:00Z">
        <w:r>
          <w:t xml:space="preserve">s </w:t>
        </w:r>
      </w:ins>
      <w:ins w:id="395" w:author="Jonathan Wood" w:date="2020-05-06T17:40:00Z">
        <w:r>
          <w:t xml:space="preserve">to demonstrate </w:t>
        </w:r>
      </w:ins>
      <w:ins w:id="396" w:author="Jonathan Wood" w:date="2020-05-06T18:31:00Z">
        <w:r w:rsidR="00E913D4">
          <w:t xml:space="preserve">how each </w:t>
        </w:r>
        <w:del w:id="397" w:author="Hyosub Kim" w:date="2020-05-21T17:12:00Z">
          <w:r w:rsidR="00E913D4" w:rsidDel="00547ABC">
            <w:delText>model is affected by</w:delText>
          </w:r>
        </w:del>
      </w:ins>
      <w:ins w:id="398" w:author="Hyosub Kim" w:date="2020-05-21T17:12:00Z">
        <w:r w:rsidR="00547ABC">
          <w:t>accounts for</w:t>
        </w:r>
      </w:ins>
      <w:ins w:id="399" w:author="Jonathan Wood" w:date="2020-05-06T18:31:00Z">
        <w:r w:rsidR="00E913D4">
          <w:t xml:space="preserve"> </w:t>
        </w:r>
        <w:del w:id="400" w:author="Hyosub Kim" w:date="2020-05-21T17:09:00Z">
          <w:r w:rsidR="00E913D4" w:rsidDel="002C6156">
            <w:delText xml:space="preserve">more </w:delText>
          </w:r>
        </w:del>
      </w:ins>
      <w:ins w:id="401" w:author="Hyosub Kim" w:date="2020-05-21T17:09:00Z">
        <w:r w:rsidR="002C6156">
          <w:t xml:space="preserve">the </w:t>
        </w:r>
      </w:ins>
      <w:ins w:id="402" w:author="Jonathan Wood" w:date="2020-05-06T18:31:00Z">
        <w:r w:rsidR="00E913D4">
          <w:t>variab</w:t>
        </w:r>
      </w:ins>
      <w:ins w:id="403" w:author="Hyosub Kim" w:date="2020-05-21T17:09:00Z">
        <w:r w:rsidR="002C6156">
          <w:t>i</w:t>
        </w:r>
      </w:ins>
      <w:ins w:id="404" w:author="Jonathan Wood" w:date="2020-05-06T18:31:00Z">
        <w:r w:rsidR="00E913D4">
          <w:t>l</w:t>
        </w:r>
      </w:ins>
      <w:ins w:id="405" w:author="Hyosub Kim" w:date="2020-05-21T17:09:00Z">
        <w:r w:rsidR="002C6156">
          <w:t>ity</w:t>
        </w:r>
      </w:ins>
      <w:ins w:id="406" w:author="Jonathan Wood" w:date="2020-05-06T18:31:00Z">
        <w:del w:id="407" w:author="Hyosub Kim" w:date="2020-05-21T17:09:00Z">
          <w:r w:rsidR="00E913D4" w:rsidDel="002C6156">
            <w:delText>e</w:delText>
          </w:r>
        </w:del>
      </w:ins>
      <w:ins w:id="408" w:author="Hyosub Kim" w:date="2020-05-21T17:09:00Z">
        <w:r w:rsidR="002C6156">
          <w:t xml:space="preserve"> of </w:t>
        </w:r>
      </w:ins>
      <w:ins w:id="409" w:author="Hyosub Kim" w:date="2020-05-21T17:12:00Z">
        <w:r w:rsidR="00547ABC">
          <w:t xml:space="preserve">practiced </w:t>
        </w:r>
      </w:ins>
      <w:ins w:id="410" w:author="Hyosub Kim" w:date="2020-05-21T17:09:00Z">
        <w:r w:rsidR="002C6156">
          <w:t>target step lengths</w:t>
        </w:r>
      </w:ins>
      <w:ins w:id="411" w:author="Jonathan Wood" w:date="2020-05-06T18:31:00Z">
        <w:del w:id="412" w:author="Hyosub Kim" w:date="2020-05-21T17:09:00Z">
          <w:r w:rsidR="00E913D4" w:rsidDel="002C6156">
            <w:delText xml:space="preserve"> conditions</w:delText>
          </w:r>
        </w:del>
        <w:r w:rsidR="00E913D4">
          <w:t>.</w:t>
        </w:r>
      </w:ins>
      <w:ins w:id="413" w:author="Jonathan Wood" w:date="2020-05-06T18:32:00Z">
        <w:r w:rsidR="00E913D4">
          <w:t xml:space="preserve"> For the Adaptive Bayesian model, t</w:t>
        </w:r>
      </w:ins>
      <w:ins w:id="414" w:author="Jonathan Wood" w:date="2020-05-06T10:59:00Z">
        <w:r w:rsidR="00C7571B">
          <w:t xml:space="preserve">he </w:t>
        </w:r>
        <w:del w:id="415" w:author="Hyosub Kim" w:date="2020-05-21T17:12:00Z">
          <w:r w:rsidR="00C7571B" w:rsidDel="00547ABC">
            <w:delText>sensory</w:delText>
          </w:r>
        </w:del>
      </w:ins>
      <w:ins w:id="416" w:author="Hyosub Kim" w:date="2020-05-21T17:12:00Z">
        <w:r w:rsidR="00547ABC">
          <w:t>MAP</w:t>
        </w:r>
      </w:ins>
      <w:ins w:id="417" w:author="Jonathan Wood" w:date="2020-05-06T10:59:00Z">
        <w:r w:rsidR="00C7571B">
          <w:t xml:space="preserve"> estimate </w:t>
        </w:r>
        <w:del w:id="418" w:author="Hyosub Kim" w:date="2020-05-21T17:13:00Z">
          <w:r w:rsidR="00C7571B" w:rsidDel="00547ABC">
            <w:delText>may become biased based on prior experience</w:delText>
          </w:r>
        </w:del>
      </w:ins>
      <w:ins w:id="419" w:author="Hyosub Kim" w:date="2020-05-21T17:13:00Z">
        <w:r w:rsidR="00547ABC">
          <w:t xml:space="preserve">is sensitive to </w:t>
        </w:r>
      </w:ins>
      <w:ins w:id="420" w:author="Hyosub Kim" w:date="2020-05-21T17:14:00Z">
        <w:r w:rsidR="00547ABC">
          <w:t>environmental consistency</w:t>
        </w:r>
      </w:ins>
      <w:ins w:id="421" w:author="Hyosub Kim" w:date="2020-05-21T17:13:00Z">
        <w:r w:rsidR="00547ABC">
          <w:t>:</w:t>
        </w:r>
      </w:ins>
      <w:ins w:id="422" w:author="Jonathan Wood" w:date="2020-05-06T10:59:00Z">
        <w:del w:id="423" w:author="Hyosub Kim" w:date="2020-05-21T17:13:00Z">
          <w:r w:rsidR="00C7571B" w:rsidDel="00547ABC">
            <w:delText>.</w:delText>
          </w:r>
        </w:del>
        <w:r w:rsidR="00C7571B">
          <w:t xml:space="preserve"> The more consistent (i.e. less variable) the </w:t>
        </w:r>
      </w:ins>
      <w:ins w:id="424" w:author="Hyosub Kim" w:date="2020-05-21T17:14:00Z">
        <w:r w:rsidR="00547ABC">
          <w:t xml:space="preserve">schedule of </w:t>
        </w:r>
      </w:ins>
      <w:ins w:id="425" w:author="Hyosub Kim" w:date="2020-05-21T17:15:00Z">
        <w:r w:rsidR="00547ABC">
          <w:t>target step lengths, the more biased towards the prior (i.e., away from the likelihood)</w:t>
        </w:r>
      </w:ins>
      <w:ins w:id="426" w:author="Hyosub Kim" w:date="2020-05-21T17:21:00Z">
        <w:r w:rsidR="008C01F4">
          <w:t xml:space="preserve"> the MAP becomes</w:t>
        </w:r>
      </w:ins>
      <w:ins w:id="427" w:author="Jonathan Wood" w:date="2020-05-06T10:59:00Z">
        <w:del w:id="428" w:author="Hyosub Kim" w:date="2020-05-21T17:15:00Z">
          <w:r w:rsidR="00C7571B" w:rsidDel="00547ABC">
            <w:delText>prior experience, the more certain it becomes as more weight is given to prior experience</w:delText>
          </w:r>
        </w:del>
      </w:ins>
      <w:ins w:id="429" w:author="Hyosub Kim" w:date="2020-05-21T17:18:00Z">
        <w:r w:rsidR="00547ABC">
          <w:t>; conversely,</w:t>
        </w:r>
      </w:ins>
      <w:ins w:id="430" w:author="Jonathan Wood" w:date="2020-05-06T10:59:00Z">
        <w:del w:id="431" w:author="Hyosub Kim" w:date="2020-05-21T17:18:00Z">
          <w:r w:rsidR="00C7571B" w:rsidDel="00547ABC">
            <w:delText>.</w:delText>
          </w:r>
        </w:del>
        <w:r w:rsidR="00C7571B">
          <w:t xml:space="preserve"> </w:t>
        </w:r>
        <w:del w:id="432" w:author="Hyosub Kim" w:date="2020-05-21T17:17:00Z">
          <w:r w:rsidR="00C7571B" w:rsidDel="00547ABC">
            <w:delText xml:space="preserve">Therefore, subsequent world state estimates become more biased toward a more consistent prior. </w:delText>
          </w:r>
        </w:del>
        <w:del w:id="433" w:author="Hyosub Kim" w:date="2020-05-21T17:18:00Z">
          <w:r w:rsidR="00C7571B" w:rsidDel="00547ABC">
            <w:delText>If the prior experiences are inconsistent (i.e.</w:delText>
          </w:r>
        </w:del>
      </w:ins>
      <w:ins w:id="434" w:author="Hyosub Kim" w:date="2020-05-21T17:18:00Z">
        <w:r w:rsidR="00547ABC">
          <w:t>the</w:t>
        </w:r>
      </w:ins>
      <w:ins w:id="435" w:author="Jonathan Wood" w:date="2020-05-06T10:59:00Z">
        <w:r w:rsidR="00C7571B">
          <w:t xml:space="preserve"> more variable</w:t>
        </w:r>
      </w:ins>
      <w:ins w:id="436" w:author="Hyosub Kim" w:date="2020-05-21T17:18:00Z">
        <w:r w:rsidR="00547ABC">
          <w:t xml:space="preserve"> the schedule</w:t>
        </w:r>
      </w:ins>
      <w:ins w:id="437" w:author="Jonathan Wood" w:date="2020-05-06T10:59:00Z">
        <w:del w:id="438" w:author="Hyosub Kim" w:date="2020-05-21T17:18:00Z">
          <w:r w:rsidR="00C7571B" w:rsidDel="00547ABC">
            <w:delText>)</w:delText>
          </w:r>
        </w:del>
        <w:r w:rsidR="00C7571B">
          <w:t xml:space="preserve">, </w:t>
        </w:r>
        <w:del w:id="439" w:author="Hyosub Kim" w:date="2020-05-21T17:18:00Z">
          <w:r w:rsidR="00C7571B" w:rsidDel="00547ABC">
            <w:delText>there is a reduced weight on prior experiences</w:delText>
          </w:r>
        </w:del>
      </w:ins>
      <w:ins w:id="440" w:author="Hyosub Kim" w:date="2020-05-21T17:18:00Z">
        <w:r w:rsidR="00547ABC">
          <w:t xml:space="preserve">the less weight is given to the prior and </w:t>
        </w:r>
      </w:ins>
      <w:ins w:id="441" w:author="Hyosub Kim" w:date="2020-05-21T17:19:00Z">
        <w:r w:rsidR="008C01F4">
          <w:t xml:space="preserve">the </w:t>
        </w:r>
        <w:r w:rsidR="00547ABC">
          <w:t xml:space="preserve">more </w:t>
        </w:r>
      </w:ins>
      <w:ins w:id="442" w:author="Hyosub Kim" w:date="2020-05-21T17:21:00Z">
        <w:r w:rsidR="008C01F4">
          <w:t xml:space="preserve">the </w:t>
        </w:r>
      </w:ins>
      <w:ins w:id="443" w:author="Hyosub Kim" w:date="2020-05-21T17:19:00Z">
        <w:r w:rsidR="008C01F4">
          <w:t xml:space="preserve">MAP </w:t>
        </w:r>
      </w:ins>
      <w:ins w:id="444" w:author="Hyosub Kim" w:date="2020-05-21T17:20:00Z">
        <w:r w:rsidR="008C01F4">
          <w:t>is pulled towards</w:t>
        </w:r>
      </w:ins>
      <w:ins w:id="445" w:author="Hyosub Kim" w:date="2020-05-21T17:19:00Z">
        <w:r w:rsidR="00547ABC">
          <w:t xml:space="preserve"> the likelihood</w:t>
        </w:r>
        <w:r w:rsidR="008C01F4">
          <w:t xml:space="preserve"> (i.e., the actual target location)</w:t>
        </w:r>
      </w:ins>
      <w:ins w:id="446" w:author="Jonathan Wood" w:date="2020-05-06T10:59:00Z">
        <w:del w:id="447" w:author="Hyosub Kim" w:date="2020-05-21T17:20:00Z">
          <w:r w:rsidR="00C7571B" w:rsidDel="008C01F4">
            <w:delText>. Thus, subsequent world states are less biased toward the inconsistent prior</w:delText>
          </w:r>
        </w:del>
        <w:r w:rsidR="00C7571B">
          <w:t xml:space="preserve">. </w:t>
        </w:r>
        <w:del w:id="448" w:author="Hyosub Kim" w:date="2020-05-21T17:20:00Z">
          <w:r w:rsidR="00C7571B" w:rsidDel="008C01F4">
            <w:delText xml:space="preserve">The Bayesian estimation framework predicts a dependence on consistency of practice in the use-dependent process. </w:delText>
          </w:r>
        </w:del>
      </w:ins>
      <w:ins w:id="449" w:author="Jonathan Wood" w:date="2020-05-19T16:02:00Z">
        <w:del w:id="450" w:author="Hyosub Kim" w:date="2020-05-21T17:21:00Z">
          <w:r w:rsidR="00C66E3D" w:rsidDel="008C01F4">
            <w:delText>However,</w:delText>
          </w:r>
        </w:del>
      </w:ins>
      <w:ins w:id="451" w:author="Hyosub Kim" w:date="2020-05-21T17:21:00Z">
        <w:r w:rsidR="008C01F4">
          <w:t>In direct contrast to this framework,</w:t>
        </w:r>
      </w:ins>
      <w:ins w:id="452" w:author="Jonathan Wood" w:date="2020-05-19T16:02:00Z">
        <w:r w:rsidR="00C66E3D">
          <w:t xml:space="preserve"> </w:t>
        </w:r>
        <w:del w:id="453" w:author="Hyosub Kim" w:date="2020-05-21T17:21:00Z">
          <w:r w:rsidR="00C66E3D" w:rsidDel="008C01F4">
            <w:delText>in</w:delText>
          </w:r>
        </w:del>
      </w:ins>
      <w:ins w:id="454" w:author="Jonathan Wood" w:date="2020-05-06T18:37:00Z">
        <w:del w:id="455" w:author="Hyosub Kim" w:date="2020-05-21T17:21:00Z">
          <w:r w:rsidR="00E913D4" w:rsidDel="008C01F4">
            <w:delText xml:space="preserve"> </w:delText>
          </w:r>
        </w:del>
        <w:r w:rsidR="00E913D4">
          <w:t xml:space="preserve">the </w:t>
        </w:r>
      </w:ins>
      <w:ins w:id="456" w:author="Jonathan Wood" w:date="2020-05-06T18:38:00Z">
        <w:r w:rsidR="00E410C7">
          <w:t>Strateg</w:t>
        </w:r>
      </w:ins>
      <w:ins w:id="457" w:author="Hyosub Kim" w:date="2020-05-21T17:22:00Z">
        <w:r w:rsidR="008C01F4">
          <w:t>y</w:t>
        </w:r>
      </w:ins>
      <w:ins w:id="458" w:author="Jonathan Wood" w:date="2020-05-06T18:38:00Z">
        <w:del w:id="459" w:author="Hyosub Kim" w:date="2020-05-21T17:22:00Z">
          <w:r w:rsidR="00E410C7" w:rsidDel="008C01F4">
            <w:delText>ic</w:delText>
          </w:r>
        </w:del>
        <w:r w:rsidR="00E410C7">
          <w:t xml:space="preserve"> plus UDP model</w:t>
        </w:r>
      </w:ins>
      <w:ins w:id="460" w:author="Jonathan Wood" w:date="2020-05-06T18:37:00Z">
        <w:r w:rsidR="00E913D4">
          <w:t xml:space="preserve"> </w:t>
        </w:r>
      </w:ins>
      <w:ins w:id="461" w:author="Hyosub Kim" w:date="2020-05-21T17:22:00Z">
        <w:r w:rsidR="008C01F4">
          <w:t>is much more robust to environmental consistency</w:t>
        </w:r>
      </w:ins>
      <w:ins w:id="462" w:author="Hyosub Kim" w:date="2020-05-21T17:24:00Z">
        <w:r w:rsidR="008C01F4">
          <w:t xml:space="preserve"> in cases</w:t>
        </w:r>
      </w:ins>
      <w:ins w:id="463" w:author="Hyosub Kim" w:date="2020-05-21T17:26:00Z">
        <w:r w:rsidR="008C01F4">
          <w:t>, as here, where there is a large asymmetry in one direction</w:t>
        </w:r>
      </w:ins>
      <w:ins w:id="464" w:author="Hyosub Kim" w:date="2020-05-21T17:22:00Z">
        <w:r w:rsidR="008C01F4">
          <w:t xml:space="preserve">. The model </w:t>
        </w:r>
      </w:ins>
      <w:ins w:id="465" w:author="Jonathan Wood" w:date="2020-05-06T18:37:00Z">
        <w:del w:id="466" w:author="Hyosub Kim" w:date="2020-05-21T17:21:00Z">
          <w:r w:rsidR="00E913D4" w:rsidDel="008C01F4">
            <w:delText>framework</w:delText>
          </w:r>
        </w:del>
      </w:ins>
      <w:ins w:id="467" w:author="Hyosub Kim" w:date="2020-05-21T17:21:00Z">
        <w:r w:rsidR="008C01F4">
          <w:t>assumes</w:t>
        </w:r>
      </w:ins>
      <w:ins w:id="468" w:author="Jonathan Wood" w:date="2020-05-06T18:37:00Z">
        <w:r w:rsidR="00E913D4">
          <w:t xml:space="preserve"> </w:t>
        </w:r>
        <w:del w:id="469" w:author="Hyosub Kim" w:date="2020-05-21T17:22:00Z">
          <w:r w:rsidR="00E913D4" w:rsidDel="008C01F4">
            <w:delText xml:space="preserve">the </w:delText>
          </w:r>
        </w:del>
        <w:r w:rsidR="00E913D4">
          <w:t xml:space="preserve">use-dependent </w:t>
        </w:r>
      </w:ins>
      <w:ins w:id="470" w:author="Hyosub Kim" w:date="2020-05-21T17:23:00Z">
        <w:r w:rsidR="008C01F4">
          <w:t xml:space="preserve">learning </w:t>
        </w:r>
      </w:ins>
      <w:ins w:id="471" w:author="Jonathan Wood" w:date="2020-05-06T18:37:00Z">
        <w:del w:id="472" w:author="Hyosub Kim" w:date="2020-05-21T17:23:00Z">
          <w:r w:rsidR="00E913D4" w:rsidDel="008C01F4">
            <w:delText>process is a low-level bias which only changes based</w:delText>
          </w:r>
        </w:del>
      </w:ins>
      <w:ins w:id="473" w:author="Hyosub Kim" w:date="2020-05-21T17:23:00Z">
        <w:r w:rsidR="008C01F4">
          <w:t xml:space="preserve">is </w:t>
        </w:r>
      </w:ins>
      <w:ins w:id="474" w:author="Hyosub Kim" w:date="2020-05-21T17:26:00Z">
        <w:r w:rsidR="008C01F4">
          <w:t>slow to learn and washout;</w:t>
        </w:r>
      </w:ins>
      <w:ins w:id="475" w:author="Hyosub Kim" w:date="2020-05-21T17:27:00Z">
        <w:r w:rsidR="008C01F4">
          <w:t xml:space="preserve"> therefore, as long as the practiced asymmetry is much larger than the current state of use-dependent learning, the consistency of target step lengths </w:t>
        </w:r>
      </w:ins>
      <w:ins w:id="476" w:author="Hyosub Kim" w:date="2020-05-21T17:28:00Z">
        <w:r w:rsidR="008C01F4">
          <w:t>has minimal impact</w:t>
        </w:r>
      </w:ins>
      <w:ins w:id="477" w:author="Hyosub Kim" w:date="2020-05-21T17:29:00Z">
        <w:r w:rsidR="008C01F4">
          <w:t xml:space="preserve"> on its output. </w:t>
        </w:r>
      </w:ins>
      <w:ins w:id="478" w:author="Jonathan Wood" w:date="2020-05-06T18:37:00Z">
        <w:del w:id="479" w:author="Hyosub Kim" w:date="2020-05-21T17:27:00Z">
          <w:r w:rsidR="00E913D4" w:rsidDel="008C01F4">
            <w:delText xml:space="preserve"> </w:delText>
          </w:r>
        </w:del>
        <w:del w:id="480" w:author="Hyosub Kim" w:date="2020-05-21T17:23:00Z">
          <w:r w:rsidR="00E913D4" w:rsidDel="008C01F4">
            <w:delText xml:space="preserve">on only </w:delText>
          </w:r>
        </w:del>
        <w:del w:id="481" w:author="Hyosub Kim" w:date="2020-05-21T17:27:00Z">
          <w:r w:rsidR="00E913D4" w:rsidDel="008C01F4">
            <w:delText xml:space="preserve">the direction, not the consistency, of the motor output. </w:delText>
          </w:r>
        </w:del>
        <w:del w:id="482" w:author="Hyosub Kim" w:date="2020-05-21T17:25:00Z">
          <w:r w:rsidR="00E913D4" w:rsidDel="008C01F4">
            <w:delText xml:space="preserve">Therefore, two-process model predicts that the use-dependent aftereffect does not depend on the consistency of prior movements. </w:delText>
          </w:r>
        </w:del>
      </w:ins>
    </w:p>
    <w:bookmarkEnd w:id="390"/>
    <w:p w14:paraId="70A8140D" w14:textId="77777777" w:rsidR="00C66E3D" w:rsidRDefault="00C66E3D" w:rsidP="00332CA8"/>
    <w:p w14:paraId="0E904F13" w14:textId="401E910D" w:rsidR="00C7571B" w:rsidDel="00C66E3D" w:rsidRDefault="008C01F4" w:rsidP="00031559">
      <w:pPr>
        <w:rPr>
          <w:del w:id="483" w:author="Jonathan Wood" w:date="2020-05-19T16:02:00Z"/>
          <w:b/>
          <w:bCs/>
          <w:sz w:val="24"/>
          <w:szCs w:val="24"/>
        </w:rPr>
      </w:pPr>
      <w:bookmarkStart w:id="484" w:name="_Hlk41040786"/>
      <w:ins w:id="485" w:author="Hyosub Kim" w:date="2020-05-21T17:29:00Z">
        <w:r>
          <w:t xml:space="preserve">After </w:t>
        </w:r>
      </w:ins>
      <w:ins w:id="486" w:author="Hyosub Kim" w:date="2020-05-21T17:30:00Z">
        <w:r w:rsidR="00FE65ED">
          <w:t>perfo</w:t>
        </w:r>
      </w:ins>
      <w:ins w:id="487" w:author="Hyosub Kim" w:date="2020-05-21T17:31:00Z">
        <w:r w:rsidR="00FE65ED">
          <w:t>rming</w:t>
        </w:r>
      </w:ins>
      <w:ins w:id="488" w:author="Hyosub Kim" w:date="2020-05-21T17:30:00Z">
        <w:r>
          <w:t xml:space="preserve"> model recovery</w:t>
        </w:r>
      </w:ins>
      <w:ins w:id="489" w:author="Jonathan Wood" w:date="2020-05-19T16:04:00Z">
        <w:del w:id="490" w:author="Hyosub Kim" w:date="2020-05-21T17:30:00Z">
          <w:r w:rsidR="00C66E3D" w:rsidDel="008C01F4">
            <w:delText xml:space="preserve">We first </w:delText>
          </w:r>
          <w:bookmarkEnd w:id="484"/>
          <w:r w:rsidR="00C66E3D" w:rsidDel="008C01F4">
            <w:delText xml:space="preserve">found that </w:delText>
          </w:r>
        </w:del>
      </w:ins>
      <w:ins w:id="491" w:author="Jonathan Wood" w:date="2020-05-19T16:05:00Z">
        <w:del w:id="492" w:author="Hyosub Kim" w:date="2020-05-21T17:30:00Z">
          <w:r w:rsidR="00C66E3D" w:rsidDel="008C01F4">
            <w:delText xml:space="preserve">each model can recover </w:delText>
          </w:r>
          <w:r w:rsidR="002F35F8" w:rsidDel="008C01F4">
            <w:delText>its parameters well under ideal conditions</w:delText>
          </w:r>
        </w:del>
        <w:r w:rsidR="002F35F8">
          <w:t xml:space="preserve"> </w:t>
        </w:r>
      </w:ins>
      <w:ins w:id="493" w:author="Jonathan Wood" w:date="2020-05-19T16:04:00Z">
        <w:r w:rsidR="00C66E3D">
          <w:t>(Supplemental Figure 1)</w:t>
        </w:r>
      </w:ins>
      <w:ins w:id="494" w:author="Hyosub Kim" w:date="2020-05-21T17:30:00Z">
        <w:r>
          <w:t xml:space="preserve">, </w:t>
        </w:r>
      </w:ins>
      <w:ins w:id="495" w:author="Jonathan Wood" w:date="2020-05-19T16:04:00Z">
        <w:del w:id="496" w:author="Hyosub Kim" w:date="2020-05-21T17:30:00Z">
          <w:r w:rsidR="00C66E3D" w:rsidDel="008C01F4">
            <w:delText xml:space="preserve">. </w:delText>
          </w:r>
        </w:del>
      </w:ins>
      <w:del w:id="497" w:author="Jonathan Wood" w:date="2020-05-19T16:02:00Z">
        <w:r w:rsidR="00CF67D8" w:rsidRPr="00B4463F" w:rsidDel="00C66E3D">
          <w:rPr>
            <w:b/>
            <w:bCs/>
            <w:sz w:val="24"/>
            <w:szCs w:val="24"/>
          </w:rPr>
          <w:delText xml:space="preserve">Figure </w:delText>
        </w:r>
      </w:del>
      <w:del w:id="498" w:author="Jonathan Wood" w:date="2020-05-19T14:06:00Z">
        <w:r w:rsidR="00CF67D8" w:rsidDel="00F242B7">
          <w:rPr>
            <w:noProof/>
          </w:rPr>
          <w:drawing>
            <wp:anchor distT="0" distB="0" distL="114300" distR="114300" simplePos="0" relativeHeight="251661312" behindDoc="0" locked="0" layoutInCell="1" allowOverlap="1" wp14:anchorId="76FC3BB7" wp14:editId="2DA5DBBD">
              <wp:simplePos x="0" y="0"/>
              <wp:positionH relativeFrom="column">
                <wp:posOffset>-63611</wp:posOffset>
              </wp:positionH>
              <wp:positionV relativeFrom="paragraph">
                <wp:posOffset>195994</wp:posOffset>
              </wp:positionV>
              <wp:extent cx="5812155" cy="317119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812155" cy="3171190"/>
                      </a:xfrm>
                      <a:prstGeom prst="rect">
                        <a:avLst/>
                      </a:prstGeom>
                    </pic:spPr>
                  </pic:pic>
                </a:graphicData>
              </a:graphic>
            </wp:anchor>
          </w:drawing>
        </w:r>
      </w:del>
      <w:del w:id="499" w:author="Jonathan Wood" w:date="2020-05-19T16:02:00Z">
        <w:r w:rsidR="00AB327B" w:rsidDel="00C66E3D">
          <w:rPr>
            <w:b/>
            <w:bCs/>
            <w:sz w:val="24"/>
            <w:szCs w:val="24"/>
          </w:rPr>
          <w:delText>4</w:delText>
        </w:r>
      </w:del>
    </w:p>
    <w:p w14:paraId="4E2233ED" w14:textId="77777777" w:rsidR="00FE65ED" w:rsidRDefault="00332CA8" w:rsidP="00031559">
      <w:pPr>
        <w:rPr>
          <w:ins w:id="500" w:author="Hyosub Kim" w:date="2020-05-21T17:35:00Z"/>
        </w:rPr>
      </w:pPr>
      <w:bookmarkStart w:id="501" w:name="_Hlk41040666"/>
      <w:del w:id="502" w:author="Hyosub Kim" w:date="2020-05-21T17:30:00Z">
        <w:r w:rsidDel="008C01F4">
          <w:delText>To</w:delText>
        </w:r>
      </w:del>
      <w:ins w:id="503" w:author="Hyosub Kim" w:date="2020-05-21T17:30:00Z">
        <w:r w:rsidR="008C01F4">
          <w:t>we</w:t>
        </w:r>
      </w:ins>
      <w:r>
        <w:t xml:space="preserve"> obtain</w:t>
      </w:r>
      <w:ins w:id="504" w:author="Hyosub Kim" w:date="2020-05-21T17:30:00Z">
        <w:r w:rsidR="008C01F4">
          <w:t>ed</w:t>
        </w:r>
      </w:ins>
      <w:r>
        <w:t xml:space="preserve"> parameters for model simulation</w:t>
      </w:r>
      <w:ins w:id="505" w:author="Hyosub Kim" w:date="2020-05-21T17:30:00Z">
        <w:r w:rsidR="008C01F4">
          <w:t xml:space="preserve"> by</w:t>
        </w:r>
      </w:ins>
      <w:del w:id="506" w:author="Hyosub Kim" w:date="2020-05-21T17:30:00Z">
        <w:r w:rsidDel="008C01F4">
          <w:delText>, we</w:delText>
        </w:r>
      </w:del>
      <w:r>
        <w:t xml:space="preserve"> fit</w:t>
      </w:r>
      <w:ins w:id="507" w:author="Hyosub Kim" w:date="2020-05-21T17:30:00Z">
        <w:r w:rsidR="008C01F4">
          <w:t>ting</w:t>
        </w:r>
      </w:ins>
      <w:r>
        <w:t xml:space="preserve"> </w:t>
      </w:r>
      <w:r w:rsidR="002C3195">
        <w:t>the models</w:t>
      </w:r>
      <w:r>
        <w:t xml:space="preserve"> to </w:t>
      </w:r>
      <w:r w:rsidR="00A107BD">
        <w:t xml:space="preserve">each individual from a </w:t>
      </w:r>
      <w:r w:rsidR="00C01B6E">
        <w:t xml:space="preserve">previously collected </w:t>
      </w:r>
      <w:r w:rsidR="00A107BD">
        <w:t xml:space="preserve">dataset </w:t>
      </w:r>
      <w:commentRangeStart w:id="508"/>
      <w:del w:id="509" w:author="Hyosub Kim" w:date="2020-05-21T17:32:00Z">
        <w:r w:rsidR="00A107BD" w:rsidDel="00FE65ED">
          <w:delText xml:space="preserve">using MATLAB’s fmincon function </w:delText>
        </w:r>
      </w:del>
      <w:commentRangeEnd w:id="508"/>
      <w:r w:rsidR="00FE65ED">
        <w:rPr>
          <w:rStyle w:val="CommentReference"/>
        </w:rPr>
        <w:commentReference w:id="508"/>
      </w:r>
      <w:r w:rsidR="00A107BD">
        <w:t>(Supplemental Figure 2)</w:t>
      </w:r>
      <w:r w:rsidR="00C01B6E">
        <w:t xml:space="preserve">. </w:t>
      </w:r>
      <w:r w:rsidR="00A107BD">
        <w:t xml:space="preserve">We then </w:t>
      </w:r>
      <w:r w:rsidR="002F35F8">
        <w:t>simulated our proposed experiment 1000</w:t>
      </w:r>
      <w:ins w:id="510" w:author="Hyosub Kim" w:date="2020-05-21T17:32:00Z">
        <w:r w:rsidR="00FE65ED">
          <w:t xml:space="preserve"> </w:t>
        </w:r>
      </w:ins>
      <w:r w:rsidR="002F35F8">
        <w:t>x</w:t>
      </w:r>
      <w:ins w:id="511" w:author="Hyosub Kim" w:date="2020-05-21T17:32:00Z">
        <w:r w:rsidR="00FE65ED">
          <w:t>’s</w:t>
        </w:r>
      </w:ins>
      <w:r w:rsidR="002F35F8">
        <w:t xml:space="preserve"> using </w:t>
      </w:r>
      <w:r w:rsidR="00A107BD">
        <w:t xml:space="preserve">bootstrapped samples of </w:t>
      </w:r>
      <w:r w:rsidR="00E25B3A">
        <w:t xml:space="preserve">the individual parameter fits. </w:t>
      </w:r>
      <w:r w:rsidR="002C3195">
        <w:t xml:space="preserve">Figure </w:t>
      </w:r>
      <w:r w:rsidR="00AB327B">
        <w:t>4</w:t>
      </w:r>
      <w:r w:rsidR="002C3195">
        <w:t xml:space="preserve"> </w:t>
      </w:r>
      <w:r w:rsidR="00B26A5E">
        <w:t xml:space="preserve">details </w:t>
      </w:r>
      <w:r w:rsidR="00511C1D">
        <w:t>the</w:t>
      </w:r>
      <w:r w:rsidR="002C3195">
        <w:t xml:space="preserve"> </w:t>
      </w:r>
      <w:r w:rsidR="00845358">
        <w:t xml:space="preserve">simulated data from these parameters for each condition. </w:t>
      </w:r>
      <w:r w:rsidR="00B4463F">
        <w:t xml:space="preserve">The panels in Figure </w:t>
      </w:r>
      <w:r w:rsidR="00AB327B">
        <w:t>4</w:t>
      </w:r>
      <w:r w:rsidR="00B4463F">
        <w:t xml:space="preserve">A show each model simulation for the entire experiment. The </w:t>
      </w:r>
      <w:r w:rsidR="00CF67D8">
        <w:t xml:space="preserve">models perform similarly during the </w:t>
      </w:r>
      <w:r w:rsidR="002F35F8">
        <w:t xml:space="preserve">Baseline and </w:t>
      </w:r>
      <w:r w:rsidR="00CF67D8">
        <w:t xml:space="preserve">Learning </w:t>
      </w:r>
      <w:r w:rsidR="002F35F8">
        <w:t>p</w:t>
      </w:r>
      <w:r w:rsidR="00CF67D8">
        <w:t>hase</w:t>
      </w:r>
      <w:r w:rsidR="002F35F8">
        <w:t>s</w:t>
      </w:r>
      <w:r w:rsidR="00CF67D8">
        <w:t xml:space="preserve">, but the </w:t>
      </w:r>
      <w:r w:rsidR="00B4463F">
        <w:t xml:space="preserve">primary difference </w:t>
      </w:r>
      <w:r w:rsidR="00E5331C">
        <w:t xml:space="preserve">between the models </w:t>
      </w:r>
      <w:r w:rsidR="00CF67D8">
        <w:t xml:space="preserve">is </w:t>
      </w:r>
      <w:del w:id="512" w:author="Hyosub Kim" w:date="2020-05-21T17:33:00Z">
        <w:r w:rsidR="00CF67D8" w:rsidDel="00FE65ED">
          <w:delText xml:space="preserve">in </w:delText>
        </w:r>
      </w:del>
      <w:ins w:id="513" w:author="Hyosub Kim" w:date="2020-05-21T17:33:00Z">
        <w:r w:rsidR="00FE65ED">
          <w:t xml:space="preserve">during </w:t>
        </w:r>
      </w:ins>
      <w:r w:rsidR="00CF67D8">
        <w:t xml:space="preserve">the Washout phase. Figure </w:t>
      </w:r>
      <w:r w:rsidR="00AB327B">
        <w:t>4</w:t>
      </w:r>
      <w:r w:rsidR="00CF67D8">
        <w:t>B and C depict the</w:t>
      </w:r>
      <w:r w:rsidR="00E25B3A">
        <w:t xml:space="preserve"> simulated</w:t>
      </w:r>
      <w:r w:rsidR="00CF67D8">
        <w:t xml:space="preserve"> </w:t>
      </w:r>
      <w:r w:rsidR="00E5331C">
        <w:t>retention</w:t>
      </w:r>
      <w:r w:rsidR="00CF67D8">
        <w:t xml:space="preserve"> rates across the conditions for each model for the first 50 strides of Washout. </w:t>
      </w:r>
      <w:r w:rsidR="007D7D05">
        <w:t xml:space="preserve">The Adaptative Bayesian model predicts </w:t>
      </w:r>
      <w:ins w:id="514" w:author="Hyosub Kim" w:date="2020-05-21T17:33:00Z">
        <w:r w:rsidR="00FE65ED">
          <w:t xml:space="preserve">a </w:t>
        </w:r>
      </w:ins>
      <w:r w:rsidR="00E5331C">
        <w:t xml:space="preserve">faster washout </w:t>
      </w:r>
      <w:del w:id="515" w:author="Hyosub Kim" w:date="2020-05-21T17:33:00Z">
        <w:r w:rsidR="00E5331C" w:rsidDel="00FE65ED">
          <w:delText xml:space="preserve">(less retained on subsequent strides) </w:delText>
        </w:r>
        <w:r w:rsidR="007D7D05" w:rsidDel="00FE65ED">
          <w:delText xml:space="preserve">in the washout rate </w:delText>
        </w:r>
      </w:del>
      <w:r w:rsidR="007D7D05">
        <w:t xml:space="preserve">as the </w:t>
      </w:r>
      <w:r w:rsidR="0013077F">
        <w:t>conditions are less stable</w:t>
      </w:r>
      <w:r w:rsidR="00E5331C">
        <w:t>. The</w:t>
      </w:r>
      <w:r w:rsidR="0013077F">
        <w:t xml:space="preserve"> Strategy plus UDP model predicts </w:t>
      </w:r>
      <w:del w:id="516" w:author="Hyosub Kim" w:date="2020-05-21T17:33:00Z">
        <w:r w:rsidR="0013077F" w:rsidDel="00FE65ED">
          <w:delText xml:space="preserve">steady </w:delText>
        </w:r>
      </w:del>
      <w:ins w:id="517" w:author="Hyosub Kim" w:date="2020-05-21T17:33:00Z">
        <w:r w:rsidR="00FE65ED">
          <w:t xml:space="preserve">a consistent </w:t>
        </w:r>
      </w:ins>
      <w:ins w:id="518" w:author="Hyosub Kim" w:date="2020-05-21T17:35:00Z">
        <w:r w:rsidR="00FE65ED">
          <w:t>w</w:t>
        </w:r>
      </w:ins>
      <w:del w:id="519" w:author="Hyosub Kim" w:date="2020-05-21T17:35:00Z">
        <w:r w:rsidR="0013077F" w:rsidDel="00FE65ED">
          <w:delText>W</w:delText>
        </w:r>
      </w:del>
      <w:r w:rsidR="0013077F">
        <w:t xml:space="preserve">ashout rate across conditions. </w:t>
      </w:r>
    </w:p>
    <w:bookmarkEnd w:id="501"/>
    <w:p w14:paraId="4DC42BDC" w14:textId="77777777" w:rsidR="00FE65ED" w:rsidRDefault="00FE65ED" w:rsidP="00031559">
      <w:pPr>
        <w:rPr>
          <w:ins w:id="520" w:author="Hyosub Kim" w:date="2020-05-21T17:35:00Z"/>
        </w:rPr>
      </w:pPr>
    </w:p>
    <w:p w14:paraId="12FB7262" w14:textId="1EC9E14E" w:rsidR="002807A6" w:rsidRDefault="00E25B3A" w:rsidP="00031559">
      <w:pPr>
        <w:rPr>
          <w:ins w:id="521" w:author="Jonathan Wood" w:date="2020-05-07T15:23:00Z"/>
        </w:rPr>
      </w:pPr>
      <w:bookmarkStart w:id="522" w:name="_Hlk41040695"/>
      <w:r>
        <w:t xml:space="preserve">We also </w:t>
      </w:r>
      <w:del w:id="523" w:author="Hyosub Kim" w:date="2020-05-21T17:35:00Z">
        <w:r w:rsidDel="00FE65ED">
          <w:delText xml:space="preserve">simulated </w:delText>
        </w:r>
      </w:del>
      <w:ins w:id="524" w:author="Hyosub Kim" w:date="2020-05-21T17:35:00Z">
        <w:r w:rsidR="00FE65ED">
          <w:t xml:space="preserve">compared </w:t>
        </w:r>
      </w:ins>
      <w:r>
        <w:t>use-dependent bias</w:t>
      </w:r>
      <w:ins w:id="525" w:author="Hyosub Kim" w:date="2020-05-21T17:35:00Z">
        <w:r w:rsidR="00FE65ED">
          <w:t>es</w:t>
        </w:r>
      </w:ins>
      <w:r>
        <w:t xml:space="preserve"> by </w:t>
      </w:r>
      <w:del w:id="526" w:author="Hyosub Kim" w:date="2020-05-21T17:36:00Z">
        <w:r w:rsidR="0013077F" w:rsidDel="00FE65ED">
          <w:delText>subtract</w:delText>
        </w:r>
        <w:r w:rsidDel="00FE65ED">
          <w:delText xml:space="preserve">ing </w:delText>
        </w:r>
      </w:del>
      <w:ins w:id="527" w:author="Hyosub Kim" w:date="2020-05-21T17:36:00Z">
        <w:r w:rsidR="00FE65ED">
          <w:t xml:space="preserve">calculating difference scores </w:t>
        </w:r>
      </w:ins>
      <w:del w:id="528" w:author="Hyosub Kim" w:date="2020-05-21T17:36:00Z">
        <w:r w:rsidR="0013077F" w:rsidDel="00FE65ED">
          <w:delText xml:space="preserve">the </w:delText>
        </w:r>
        <w:r w:rsidDel="00FE65ED">
          <w:delText xml:space="preserve">use-dependent </w:delText>
        </w:r>
        <w:r w:rsidR="0013077F" w:rsidDel="00FE65ED">
          <w:delText>bias after</w:delText>
        </w:r>
      </w:del>
      <w:ins w:id="529" w:author="Hyosub Kim" w:date="2020-05-21T17:36:00Z">
        <w:r w:rsidR="00FE65ED">
          <w:t>between</w:t>
        </w:r>
      </w:ins>
      <w:r w:rsidR="0013077F">
        <w:t xml:space="preserve"> the </w:t>
      </w:r>
      <w:r w:rsidR="004A5E5B">
        <w:t xml:space="preserve">5σ </w:t>
      </w:r>
      <w:r w:rsidR="0013077F">
        <w:t xml:space="preserve">and </w:t>
      </w:r>
      <w:r w:rsidR="004A5E5B">
        <w:t>U</w:t>
      </w:r>
      <w:r w:rsidR="0013077F">
        <w:t xml:space="preserve">niform practice conditions </w:t>
      </w:r>
      <w:del w:id="530" w:author="Hyosub Kim" w:date="2020-05-21T17:36:00Z">
        <w:r w:rsidR="0013077F" w:rsidDel="00FE65ED">
          <w:delText xml:space="preserve">from </w:delText>
        </w:r>
      </w:del>
      <w:ins w:id="531" w:author="Hyosub Kim" w:date="2020-05-21T17:36:00Z">
        <w:r w:rsidR="00FE65ED">
          <w:t xml:space="preserve">relative to </w:t>
        </w:r>
      </w:ins>
      <w:r>
        <w:t xml:space="preserve">the Repeated condition </w:t>
      </w:r>
      <w:r w:rsidR="0013077F">
        <w:t xml:space="preserve">(Figure </w:t>
      </w:r>
      <w:r w:rsidR="00AB327B">
        <w:t>4</w:t>
      </w:r>
      <w:r w:rsidR="00E5331C">
        <w:t>D</w:t>
      </w:r>
      <w:r w:rsidR="0013077F">
        <w:t>). The Strategy plus UDP model predicts little change in aftereffects across conditions</w:t>
      </w:r>
      <w:r w:rsidR="00C948D9">
        <w:t>. However, t</w:t>
      </w:r>
      <w:r w:rsidR="0013077F">
        <w:t xml:space="preserve">he Adaptive Bayesian model </w:t>
      </w:r>
      <w:r w:rsidR="00C948D9">
        <w:t xml:space="preserve">predicts aftereffects which stray further from the reference condition indicating a decline in aftereffects </w:t>
      </w:r>
      <w:r w:rsidR="00C66E3D">
        <w:rPr>
          <w:noProof/>
        </w:rPr>
        <mc:AlternateContent>
          <mc:Choice Requires="wpg">
            <w:drawing>
              <wp:anchor distT="0" distB="0" distL="114300" distR="114300" simplePos="0" relativeHeight="251682816" behindDoc="0" locked="0" layoutInCell="1" allowOverlap="1" wp14:anchorId="7154B6EF" wp14:editId="0C073774">
                <wp:simplePos x="0" y="0"/>
                <wp:positionH relativeFrom="column">
                  <wp:posOffset>0</wp:posOffset>
                </wp:positionH>
                <wp:positionV relativeFrom="paragraph">
                  <wp:posOffset>1155700</wp:posOffset>
                </wp:positionV>
                <wp:extent cx="5994400" cy="3447415"/>
                <wp:effectExtent l="0" t="0" r="6350" b="635"/>
                <wp:wrapSquare wrapText="bothSides"/>
                <wp:docPr id="20" name="Group 20"/>
                <wp:cNvGraphicFramePr/>
                <a:graphic xmlns:a="http://schemas.openxmlformats.org/drawingml/2006/main">
                  <a:graphicData uri="http://schemas.microsoft.com/office/word/2010/wordprocessingGroup">
                    <wpg:wgp>
                      <wpg:cNvGrpSpPr/>
                      <wpg:grpSpPr>
                        <a:xfrm>
                          <a:off x="0" y="0"/>
                          <a:ext cx="5994400" cy="3447415"/>
                          <a:chOff x="0" y="0"/>
                          <a:chExt cx="5994400" cy="3447415"/>
                        </a:xfrm>
                      </wpg:grpSpPr>
                      <pic:pic xmlns:pic="http://schemas.openxmlformats.org/drawingml/2006/picture">
                        <pic:nvPicPr>
                          <pic:cNvPr id="18" name="Picture 18"/>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0" y="222250"/>
                            <a:ext cx="5943600" cy="3225165"/>
                          </a:xfrm>
                          <a:prstGeom prst="rect">
                            <a:avLst/>
                          </a:prstGeom>
                        </pic:spPr>
                      </pic:pic>
                      <wps:wsp>
                        <wps:cNvPr id="19" name="Text Box 19"/>
                        <wps:cNvSpPr txBox="1"/>
                        <wps:spPr>
                          <a:xfrm>
                            <a:off x="50800" y="0"/>
                            <a:ext cx="5943600" cy="222250"/>
                          </a:xfrm>
                          <a:prstGeom prst="rect">
                            <a:avLst/>
                          </a:prstGeom>
                          <a:solidFill>
                            <a:prstClr val="white"/>
                          </a:solidFill>
                          <a:ln>
                            <a:noFill/>
                          </a:ln>
                        </wps:spPr>
                        <wps:txbx>
                          <w:txbxContent>
                            <w:p w14:paraId="18D8BDAF" w14:textId="1072884B" w:rsidR="002C6156" w:rsidRPr="00DA2068" w:rsidRDefault="002C6156" w:rsidP="00DA2068">
                              <w:pPr>
                                <w:pStyle w:val="Caption"/>
                                <w:rPr>
                                  <w:noProof/>
                                  <w:sz w:val="24"/>
                                  <w:szCs w:val="24"/>
                                </w:rPr>
                              </w:pPr>
                              <w:ins w:id="532" w:author="Jonathan Wood" w:date="2020-05-19T16:03:00Z">
                                <w:r w:rsidRPr="00DA2068">
                                  <w:rPr>
                                    <w:i w:val="0"/>
                                    <w:iCs w:val="0"/>
                                    <w:sz w:val="24"/>
                                    <w:szCs w:val="24"/>
                                  </w:rPr>
                                  <w:t>Figure 4</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7154B6EF" id="Group 20" o:spid="_x0000_s1035" style="position:absolute;margin-left:0;margin-top:91pt;width:472pt;height:271.45pt;z-index:251682816" coordsize="59944,344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">
                <v:shape id="Picture 18" o:spid="_x0000_s1036" type="#_x0000_t75" style="position:absolute;top:2222;width:59436;height:322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">
                  <v:imagedata r:id="rId24" o:title=""/>
                </v:shape>
                <v:shape id="Text Box 19" o:spid="_x0000_s1037" type="#_x0000_t202" style="position:absolute;left:508;width:59436;height:22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18D8BDAF" w14:textId="1072884B" w:rsidR="002C6156" w:rsidRPr="00DA2068" w:rsidRDefault="002C6156" w:rsidP="00DA2068">
                        <w:pPr>
                          <w:pStyle w:val="Caption"/>
                          <w:rPr>
                            <w:noProof/>
                            <w:sz w:val="24"/>
                            <w:szCs w:val="24"/>
                          </w:rPr>
                        </w:pPr>
                        <w:ins w:id="533" w:author="Jonathan Wood" w:date="2020-05-19T16:03:00Z">
                          <w:r w:rsidRPr="00DA2068">
                            <w:rPr>
                              <w:i w:val="0"/>
                              <w:iCs w:val="0"/>
                              <w:sz w:val="24"/>
                              <w:szCs w:val="24"/>
                            </w:rPr>
                            <w:t>Figure 4</w:t>
                          </w:r>
                        </w:ins>
                      </w:p>
                    </w:txbxContent>
                  </v:textbox>
                </v:shape>
                <w10:wrap type="square"/>
              </v:group>
            </w:pict>
          </mc:Fallback>
        </mc:AlternateContent>
      </w:r>
      <w:r w:rsidR="00C948D9">
        <w:t xml:space="preserve">compared to the </w:t>
      </w:r>
      <w:r w:rsidR="004A5E5B">
        <w:t>Repeated</w:t>
      </w:r>
      <w:r w:rsidR="00C948D9">
        <w:t xml:space="preserve"> condition. </w:t>
      </w:r>
    </w:p>
    <w:bookmarkEnd w:id="522"/>
    <w:p w14:paraId="2F077F09" w14:textId="573B12EB" w:rsidR="00767FB7" w:rsidRPr="00767FB7" w:rsidRDefault="00767FB7" w:rsidP="00031559">
      <w:pPr>
        <w:rPr>
          <w:b/>
          <w:bCs/>
        </w:rPr>
      </w:pPr>
    </w:p>
    <w:p w14:paraId="61FF230B" w14:textId="74A0CABD" w:rsidR="007F3390" w:rsidRPr="0096514B" w:rsidRDefault="007F3390" w:rsidP="00031559">
      <w:pPr>
        <w:rPr>
          <w:b/>
          <w:bCs/>
        </w:rPr>
      </w:pPr>
      <w:r w:rsidRPr="0096514B">
        <w:rPr>
          <w:b/>
          <w:bCs/>
        </w:rPr>
        <w:t xml:space="preserve">Timeline for completion: </w:t>
      </w:r>
    </w:p>
    <w:p w14:paraId="69FA08EA" w14:textId="50EB043E" w:rsidR="0051592C" w:rsidRDefault="00B94330" w:rsidP="0051592C">
      <w:r>
        <w:t xml:space="preserve">We have received IRB approval from our university for this project. </w:t>
      </w:r>
      <w:r w:rsidR="00EF6128">
        <w:t>However, a</w:t>
      </w:r>
      <w:r>
        <w:t>ll labs have been shut down due to the COVID-19 pandemic. Data collections are ready to be initiated as soon as human research resumes at the university.</w:t>
      </w:r>
      <w:r w:rsidR="00A85F44">
        <w:t xml:space="preserve"> </w:t>
      </w:r>
      <w:r w:rsidR="00EF6128">
        <w:t xml:space="preserve">Given uncertainty around when labs will be reopened </w:t>
      </w:r>
      <w:r w:rsidR="00A85F44">
        <w:t xml:space="preserve">we offer a proposed resubmission window from </w:t>
      </w:r>
      <w:r w:rsidR="00EF6128">
        <w:t xml:space="preserve">November </w:t>
      </w:r>
      <w:r w:rsidR="00A85F44">
        <w:t>15</w:t>
      </w:r>
      <w:r w:rsidR="00A85F44" w:rsidRPr="00A85F44">
        <w:rPr>
          <w:vertAlign w:val="superscript"/>
        </w:rPr>
        <w:t>th</w:t>
      </w:r>
      <w:r w:rsidR="00A85F44">
        <w:t xml:space="preserve"> 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p>
    <w:p w14:paraId="38B87548" w14:textId="17782F57" w:rsidR="003D6311" w:rsidRDefault="003D6311" w:rsidP="0051592C"/>
    <w:p w14:paraId="78BCCA75" w14:textId="127211B7" w:rsidR="003D6311" w:rsidRPr="003D6311" w:rsidRDefault="003D6311" w:rsidP="0051592C">
      <w:pPr>
        <w:rPr>
          <w:b/>
          <w:bCs/>
          <w:u w:val="single"/>
        </w:rPr>
      </w:pPr>
      <w:r w:rsidRPr="003D6311">
        <w:rPr>
          <w:b/>
          <w:bCs/>
          <w:u w:val="single"/>
        </w:rPr>
        <w:t xml:space="preserve">Figures: </w:t>
      </w:r>
    </w:p>
    <w:p w14:paraId="3D1E44DD" w14:textId="00393CA0" w:rsidR="003D6311" w:rsidRDefault="003D6311" w:rsidP="003D6311">
      <w:pPr>
        <w:pStyle w:val="ListParagraph"/>
        <w:numPr>
          <w:ilvl w:val="0"/>
          <w:numId w:val="3"/>
        </w:numPr>
      </w:pPr>
      <w:r>
        <w:t xml:space="preserve">Figure 1: </w:t>
      </w:r>
      <w:r w:rsidR="00AB327B">
        <w:t>E</w:t>
      </w:r>
      <w:r>
        <w:t>xperimental paradigm</w:t>
      </w:r>
    </w:p>
    <w:p w14:paraId="540EA1DE" w14:textId="77777777" w:rsidR="00147107" w:rsidRDefault="003D6311" w:rsidP="003D6311">
      <w:pPr>
        <w:pStyle w:val="ListParagraph"/>
        <w:numPr>
          <w:ilvl w:val="1"/>
          <w:numId w:val="3"/>
        </w:numPr>
      </w:pPr>
      <w:r>
        <w:t>Figure 1A: experiment set up</w:t>
      </w:r>
      <w:r w:rsidR="001579D6">
        <w:t xml:space="preserve"> (include step length)</w:t>
      </w:r>
    </w:p>
    <w:p w14:paraId="2FBF7291" w14:textId="323819F1" w:rsidR="003D6311" w:rsidRDefault="00147107" w:rsidP="003D6311">
      <w:pPr>
        <w:pStyle w:val="ListParagraph"/>
        <w:numPr>
          <w:ilvl w:val="1"/>
          <w:numId w:val="3"/>
        </w:numPr>
      </w:pPr>
      <w:r>
        <w:t xml:space="preserve">Figure 1B: </w:t>
      </w:r>
      <w:r w:rsidR="004144B8">
        <w:t>visual feedback</w:t>
      </w:r>
    </w:p>
    <w:p w14:paraId="6AF090D8" w14:textId="583DD850" w:rsidR="008626E9" w:rsidRDefault="008626E9" w:rsidP="003D6311">
      <w:pPr>
        <w:pStyle w:val="ListParagraph"/>
        <w:numPr>
          <w:ilvl w:val="1"/>
          <w:numId w:val="3"/>
        </w:numPr>
      </w:pPr>
      <w:r>
        <w:t>Figure 1C: Target distributions (histogram)</w:t>
      </w:r>
    </w:p>
    <w:p w14:paraId="76928B1D" w14:textId="0F44732A" w:rsidR="00A7044C" w:rsidRDefault="00A7044C" w:rsidP="00A7044C">
      <w:pPr>
        <w:pStyle w:val="ListParagraph"/>
        <w:numPr>
          <w:ilvl w:val="1"/>
          <w:numId w:val="3"/>
        </w:numPr>
      </w:pPr>
      <w:r>
        <w:t>Figure 1D: Stride by stride learning targets</w:t>
      </w:r>
    </w:p>
    <w:p w14:paraId="546A48C6" w14:textId="4DDBE7DE" w:rsidR="00AB327B" w:rsidRDefault="00AB327B" w:rsidP="00AB327B">
      <w:pPr>
        <w:pStyle w:val="ListParagraph"/>
        <w:numPr>
          <w:ilvl w:val="0"/>
          <w:numId w:val="3"/>
        </w:numPr>
      </w:pPr>
      <w:r>
        <w:t>Figure 2: Pilot Data (proof of concept)</w:t>
      </w:r>
    </w:p>
    <w:p w14:paraId="17FDB13A" w14:textId="2906CB79" w:rsidR="0061073E" w:rsidRDefault="0061073E" w:rsidP="0061073E">
      <w:pPr>
        <w:pStyle w:val="ListParagraph"/>
        <w:numPr>
          <w:ilvl w:val="0"/>
          <w:numId w:val="3"/>
        </w:numPr>
      </w:pPr>
      <w:r>
        <w:t xml:space="preserve">Figure </w:t>
      </w:r>
      <w:r w:rsidR="00AB327B">
        <w:t>3</w:t>
      </w:r>
      <w:r>
        <w:t xml:space="preserve">: Confusion Matrices </w:t>
      </w:r>
    </w:p>
    <w:p w14:paraId="22348DE0" w14:textId="755CCBBC" w:rsidR="00853000" w:rsidRDefault="00853000" w:rsidP="0061073E">
      <w:pPr>
        <w:pStyle w:val="ListParagraph"/>
        <w:numPr>
          <w:ilvl w:val="1"/>
          <w:numId w:val="3"/>
        </w:numPr>
      </w:pPr>
      <w:r>
        <w:t xml:space="preserve">Figure </w:t>
      </w:r>
      <w:r w:rsidR="00AB327B">
        <w:t>3</w:t>
      </w:r>
      <w:r>
        <w:t>A: All conditions confusion matrix</w:t>
      </w:r>
    </w:p>
    <w:p w14:paraId="7A84BC55" w14:textId="15971D21" w:rsidR="0061073E" w:rsidRDefault="0061073E" w:rsidP="0061073E">
      <w:pPr>
        <w:pStyle w:val="ListParagraph"/>
        <w:numPr>
          <w:ilvl w:val="1"/>
          <w:numId w:val="3"/>
        </w:numPr>
      </w:pPr>
      <w:r>
        <w:t xml:space="preserve">Figure </w:t>
      </w:r>
      <w:r w:rsidR="00AB327B">
        <w:t>3</w:t>
      </w:r>
      <w:r w:rsidR="00853000">
        <w:t>B</w:t>
      </w:r>
      <w:r>
        <w:t xml:space="preserve">: </w:t>
      </w:r>
      <w:r w:rsidR="004A5E5B">
        <w:t xml:space="preserve">Repeated </w:t>
      </w:r>
      <w:r>
        <w:t>condition confusion matrix</w:t>
      </w:r>
    </w:p>
    <w:p w14:paraId="513A06E8" w14:textId="0B130C61" w:rsidR="0061073E" w:rsidRDefault="0061073E" w:rsidP="0061073E">
      <w:pPr>
        <w:pStyle w:val="ListParagraph"/>
        <w:numPr>
          <w:ilvl w:val="1"/>
          <w:numId w:val="3"/>
        </w:numPr>
      </w:pPr>
      <w:r>
        <w:t xml:space="preserve">Figure </w:t>
      </w:r>
      <w:r w:rsidR="00AB327B">
        <w:t>3</w:t>
      </w:r>
      <w:r w:rsidR="00853000">
        <w:t>C</w:t>
      </w:r>
      <w:r>
        <w:t xml:space="preserve">: </w:t>
      </w:r>
      <w:r w:rsidR="004A5E5B">
        <w:t>5</w:t>
      </w:r>
      <w:del w:id="534" w:author="Jonathan Wood" w:date="2020-05-19T12:12:00Z">
        <w:r w:rsidR="004A5E5B" w:rsidDel="000866CB">
          <w:delText>%</w:delText>
        </w:r>
      </w:del>
      <w:del w:id="535" w:author="Jonathan Wood" w:date="2020-05-19T16:09:00Z">
        <w:r w:rsidR="004A5E5B" w:rsidDel="00AF0D8D">
          <w:delText xml:space="preserve"> </w:delText>
        </w:r>
      </w:del>
      <w:r w:rsidR="004A5E5B">
        <w:t>σ</w:t>
      </w:r>
      <w:r>
        <w:t xml:space="preserve"> condition confusion matrix</w:t>
      </w:r>
    </w:p>
    <w:p w14:paraId="5002D6F7" w14:textId="3F738898" w:rsidR="0061073E" w:rsidRDefault="0061073E" w:rsidP="0061073E">
      <w:pPr>
        <w:pStyle w:val="ListParagraph"/>
        <w:numPr>
          <w:ilvl w:val="1"/>
          <w:numId w:val="3"/>
        </w:numPr>
      </w:pPr>
      <w:r>
        <w:t xml:space="preserve">Figure </w:t>
      </w:r>
      <w:r w:rsidR="00AB327B">
        <w:t>3</w:t>
      </w:r>
      <w:r w:rsidR="00853000">
        <w:t>D</w:t>
      </w:r>
      <w:r>
        <w:t>: Uniform condition confusion matrix</w:t>
      </w:r>
    </w:p>
    <w:p w14:paraId="0BA7C2BE" w14:textId="41EC673A" w:rsidR="00A7044C" w:rsidRDefault="00A7044C" w:rsidP="00A7044C">
      <w:pPr>
        <w:pStyle w:val="ListParagraph"/>
        <w:numPr>
          <w:ilvl w:val="0"/>
          <w:numId w:val="3"/>
        </w:numPr>
      </w:pPr>
      <w:r>
        <w:t xml:space="preserve">Figure </w:t>
      </w:r>
      <w:r w:rsidR="00AB327B">
        <w:t>4</w:t>
      </w:r>
      <w:r>
        <w:t xml:space="preserve">: </w:t>
      </w:r>
      <w:r w:rsidR="00B726F7">
        <w:t>M</w:t>
      </w:r>
      <w:r>
        <w:t xml:space="preserve">odel simulations </w:t>
      </w:r>
    </w:p>
    <w:p w14:paraId="1FD3B5AF" w14:textId="19E7C0DA" w:rsidR="00F865E8" w:rsidRDefault="00F865E8" w:rsidP="00F865E8">
      <w:pPr>
        <w:pStyle w:val="ListParagraph"/>
        <w:numPr>
          <w:ilvl w:val="1"/>
          <w:numId w:val="3"/>
        </w:numPr>
      </w:pPr>
      <w:r>
        <w:t xml:space="preserve">Figure </w:t>
      </w:r>
      <w:r w:rsidR="00AB327B">
        <w:t>4</w:t>
      </w:r>
      <w:r>
        <w:t>A: Aftereffects</w:t>
      </w:r>
    </w:p>
    <w:p w14:paraId="5C463F72" w14:textId="4339309C" w:rsidR="00E3622E" w:rsidRDefault="00F865E8" w:rsidP="00E3622E">
      <w:pPr>
        <w:pStyle w:val="ListParagraph"/>
        <w:numPr>
          <w:ilvl w:val="1"/>
          <w:numId w:val="3"/>
        </w:numPr>
      </w:pPr>
      <w:r>
        <w:t xml:space="preserve">Figure </w:t>
      </w:r>
      <w:r w:rsidR="00AB327B">
        <w:t>4</w:t>
      </w:r>
      <w:r>
        <w:t xml:space="preserve">B: Washout simulations </w:t>
      </w:r>
    </w:p>
    <w:p w14:paraId="3D94742B" w14:textId="77777777" w:rsidR="004B386D" w:rsidRDefault="004B386D" w:rsidP="00E3622E"/>
    <w:p w14:paraId="02374C9E" w14:textId="42221EAD" w:rsidR="00E3622E" w:rsidRPr="00E3622E" w:rsidRDefault="00E3622E" w:rsidP="00E3622E">
      <w:pPr>
        <w:rPr>
          <w:b/>
          <w:bCs/>
          <w:u w:val="single"/>
        </w:rPr>
      </w:pPr>
      <w:r w:rsidRPr="00E3622E">
        <w:rPr>
          <w:b/>
          <w:bCs/>
          <w:u w:val="single"/>
        </w:rPr>
        <w:t>Supplemental material:</w:t>
      </w:r>
    </w:p>
    <w:p w14:paraId="31FF98D5" w14:textId="2CBF3756" w:rsidR="00E3622E" w:rsidRDefault="00E3622E" w:rsidP="00E3622E">
      <w:pPr>
        <w:pStyle w:val="ListParagraph"/>
        <w:numPr>
          <w:ilvl w:val="0"/>
          <w:numId w:val="4"/>
        </w:numPr>
      </w:pPr>
      <w:bookmarkStart w:id="536" w:name="_Hlk40782833"/>
      <w:r>
        <w:t>Instruction script</w:t>
      </w:r>
    </w:p>
    <w:p w14:paraId="61A6E2DD" w14:textId="77777777" w:rsidR="00853000" w:rsidRDefault="00853000" w:rsidP="00E3622E">
      <w:pPr>
        <w:pStyle w:val="ListParagraph"/>
        <w:numPr>
          <w:ilvl w:val="0"/>
          <w:numId w:val="4"/>
        </w:numPr>
      </w:pPr>
      <w:r>
        <w:t>Figures:</w:t>
      </w:r>
    </w:p>
    <w:p w14:paraId="7E646BC9" w14:textId="65B3AE06" w:rsidR="00B0187B" w:rsidRDefault="00853000" w:rsidP="00E25B3A">
      <w:pPr>
        <w:pStyle w:val="ListParagraph"/>
        <w:numPr>
          <w:ilvl w:val="1"/>
          <w:numId w:val="4"/>
        </w:numPr>
      </w:pPr>
      <w:r>
        <w:t xml:space="preserve">Supplemental Figure 1: </w:t>
      </w:r>
      <w:r w:rsidR="00873381">
        <w:t>Parameter recovery</w:t>
      </w:r>
    </w:p>
    <w:p w14:paraId="4BF47560" w14:textId="035016CA" w:rsidR="00873381" w:rsidRDefault="00853000" w:rsidP="00853000">
      <w:pPr>
        <w:pStyle w:val="ListParagraph"/>
        <w:numPr>
          <w:ilvl w:val="1"/>
          <w:numId w:val="4"/>
        </w:numPr>
      </w:pPr>
      <w:r>
        <w:t>Supp</w:t>
      </w:r>
      <w:r w:rsidR="00EF6128">
        <w:t xml:space="preserve">lemental Figure 2: </w:t>
      </w:r>
      <w:r w:rsidR="00EA3CB8">
        <w:t>Correlations between recovered parameters</w:t>
      </w:r>
      <w:r w:rsidR="00717692">
        <w:t xml:space="preserve"> </w:t>
      </w:r>
    </w:p>
    <w:p w14:paraId="735D0BB3" w14:textId="1FA35BC5" w:rsidR="00717692" w:rsidRDefault="00EF6128" w:rsidP="00E25B3A">
      <w:pPr>
        <w:pStyle w:val="ListParagraph"/>
        <w:numPr>
          <w:ilvl w:val="1"/>
          <w:numId w:val="4"/>
        </w:numPr>
      </w:pPr>
      <w:r>
        <w:t xml:space="preserve">Supplemental Figure 3: </w:t>
      </w:r>
      <w:r w:rsidR="00C15A28">
        <w:t xml:space="preserve">Fits and parameter values </w:t>
      </w:r>
      <w:r w:rsidR="004D6E15">
        <w:t xml:space="preserve">from </w:t>
      </w:r>
      <w:r w:rsidR="00C15A28">
        <w:t>prior data</w:t>
      </w:r>
      <w:r w:rsidR="00717692">
        <w:t xml:space="preserve"> </w:t>
      </w:r>
    </w:p>
    <w:bookmarkEnd w:id="536"/>
    <w:p w14:paraId="5F58A802" w14:textId="77777777" w:rsidR="00717692" w:rsidRDefault="00717692" w:rsidP="00717692"/>
    <w:p w14:paraId="0C6D7420" w14:textId="77777777" w:rsidR="00717692" w:rsidRDefault="00717692" w:rsidP="00717692"/>
    <w:p w14:paraId="54824CF3" w14:textId="77777777" w:rsidR="00717692" w:rsidRDefault="00717692">
      <w:r>
        <w:br w:type="page"/>
      </w:r>
    </w:p>
    <w:p w14:paraId="01825A72" w14:textId="1CC534AB" w:rsidR="003D6311" w:rsidRPr="00717692" w:rsidRDefault="00F849E4" w:rsidP="00717692">
      <w:pPr>
        <w:rPr>
          <w:b/>
          <w:bCs/>
        </w:rPr>
      </w:pPr>
      <w:r w:rsidRPr="00717692">
        <w:rPr>
          <w:b/>
          <w:bCs/>
        </w:rPr>
        <w:t>References:</w:t>
      </w:r>
    </w:p>
    <w:p w14:paraId="46D4A4A5" w14:textId="77777777" w:rsidR="00510D5B" w:rsidRPr="00510D5B" w:rsidRDefault="00F849E4" w:rsidP="00510D5B">
      <w:pPr>
        <w:pStyle w:val="Bibliography"/>
      </w:pPr>
      <w:r>
        <w:fldChar w:fldCharType="begin"/>
      </w:r>
      <w:r w:rsidR="00173209">
        <w:instrText xml:space="preserve"> ADDIN ZOTERO_BIBL {"uncited":[],"omitted":[],"custom":[]} CSL_BIBLIOGRAPHY </w:instrText>
      </w:r>
      <w:r>
        <w:fldChar w:fldCharType="separate"/>
      </w:r>
      <w:r w:rsidR="00510D5B" w:rsidRPr="00510D5B">
        <w:t>Classen J, Liepert J, Wise SP, Hallett M, Cohen LG (1998) Rapid plasticity of human cortical movement representation induced by practice. J Neurophysiol 79:1117–1123.</w:t>
      </w:r>
    </w:p>
    <w:p w14:paraId="66BD27A1" w14:textId="77777777" w:rsidR="00510D5B" w:rsidRPr="00510D5B" w:rsidRDefault="00510D5B" w:rsidP="00510D5B">
      <w:pPr>
        <w:pStyle w:val="Bibliography"/>
      </w:pPr>
      <w:r w:rsidRPr="00510D5B">
        <w:t>Diedrichsen J, White O, Newman D, Lally N (2010) Use-dependent and error-based learning of motor behaviors. J Neurosci 30:5159–5166.</w:t>
      </w:r>
    </w:p>
    <w:p w14:paraId="01A63597" w14:textId="77777777" w:rsidR="00510D5B" w:rsidRPr="00510D5B" w:rsidRDefault="00510D5B" w:rsidP="00510D5B">
      <w:pPr>
        <w:pStyle w:val="Bibliography"/>
      </w:pPr>
      <w:r w:rsidRPr="00510D5B">
        <w:t>French MA, Morton SM, Charalambous CC, Reisman DS (2018) A locomotor learning paradigm using distorted visual feedback elicits strategic learning. J Neurophysiol 120:1923–1931.</w:t>
      </w:r>
    </w:p>
    <w:p w14:paraId="60629D1F" w14:textId="77777777" w:rsidR="00510D5B" w:rsidRPr="00510D5B" w:rsidRDefault="00510D5B" w:rsidP="00510D5B">
      <w:pPr>
        <w:pStyle w:val="Bibliography"/>
      </w:pPr>
      <w:r w:rsidRPr="00510D5B">
        <w:t>Hammerbeck U, Yousif N, Greenwood R, Rothwell JC, Diedrichsen J (2014) Movement speed is biased by prior experience. Journal of Neurophysiology 111:128–134.</w:t>
      </w:r>
    </w:p>
    <w:p w14:paraId="4232A21A" w14:textId="77777777" w:rsidR="00510D5B" w:rsidRPr="00510D5B" w:rsidRDefault="00510D5B" w:rsidP="00510D5B">
      <w:pPr>
        <w:pStyle w:val="Bibliography"/>
      </w:pPr>
      <w:r w:rsidRPr="00510D5B">
        <w:t>Hardwick RM, Forrence AD, Krakauer JW, Haith AM (2019) Time-dependent competition between goal-directed and habitual response preparation. Nat Hum Behav 3:1252–1262.</w:t>
      </w:r>
    </w:p>
    <w:p w14:paraId="2B819DB5" w14:textId="77777777" w:rsidR="00510D5B" w:rsidRPr="00510D5B" w:rsidRDefault="00510D5B" w:rsidP="00510D5B">
      <w:pPr>
        <w:pStyle w:val="Bibliography"/>
      </w:pPr>
      <w:r w:rsidRPr="00510D5B">
        <w:t>Holmes AP, Blair RC, Watson JD, Ford I (1996) Nonparametric analysis of statistic images from functional mapping experiments. J Cereb Blood Flow Metab 16:7–22.</w:t>
      </w:r>
    </w:p>
    <w:p w14:paraId="268BEF90" w14:textId="77777777" w:rsidR="00510D5B" w:rsidRPr="00510D5B" w:rsidRDefault="00510D5B" w:rsidP="00510D5B">
      <w:pPr>
        <w:pStyle w:val="Bibliography"/>
      </w:pPr>
      <w:r w:rsidRPr="00510D5B">
        <w:t>Kitago T, Ryan SL, Mazzoni P, Krakauer JW, Haith AM (2013) Unlearning versus savings in visuomotor adaptation: comparing effects of washout, passage of time, and removal of errors on motor memory. Front Hum Neurosci 7.</w:t>
      </w:r>
    </w:p>
    <w:p w14:paraId="617233BD" w14:textId="77777777" w:rsidR="00510D5B" w:rsidRPr="00510D5B" w:rsidRDefault="00510D5B" w:rsidP="00510D5B">
      <w:pPr>
        <w:pStyle w:val="Bibliography"/>
      </w:pPr>
      <w:r w:rsidRPr="00510D5B">
        <w:t>Long AW, Roemmich RT, Bastian AJ (2016) Blocking trial-by-trial error correction does not interfere with motor learning in human walking. J Neurophysiol 115:2341–2348.</w:t>
      </w:r>
    </w:p>
    <w:p w14:paraId="7537BDFC" w14:textId="77777777" w:rsidR="00510D5B" w:rsidRPr="00510D5B" w:rsidRDefault="00510D5B" w:rsidP="00510D5B">
      <w:pPr>
        <w:pStyle w:val="Bibliography"/>
      </w:pPr>
      <w:r w:rsidRPr="00510D5B">
        <w:t>Maris E, Oostenveld R (2007) Nonparametric statistical testing of EEG- and MEG-data. Journal of Neuroscience Methods 164:177–190.</w:t>
      </w:r>
    </w:p>
    <w:p w14:paraId="76807510" w14:textId="77777777" w:rsidR="00510D5B" w:rsidRPr="00510D5B" w:rsidRDefault="00510D5B" w:rsidP="00510D5B">
      <w:pPr>
        <w:pStyle w:val="Bibliography"/>
      </w:pPr>
      <w:r w:rsidRPr="00510D5B">
        <w:t>Mawase F, Lopez D, Celnik PA, Haith AM (2018) Movement Repetition Facilitates Response Preparation. Cell Reports 24:801–808.</w:t>
      </w:r>
    </w:p>
    <w:p w14:paraId="3917E538" w14:textId="77777777" w:rsidR="00510D5B" w:rsidRPr="00510D5B" w:rsidRDefault="00510D5B" w:rsidP="00510D5B">
      <w:pPr>
        <w:pStyle w:val="Bibliography"/>
      </w:pPr>
      <w:r w:rsidRPr="00510D5B">
        <w:t>Nichols TE, Holmes AP (2002) Nonparametric permutation tests for functional neuroimaging: A primer with examples. Hum Brain Mapp 15:1–25.</w:t>
      </w:r>
    </w:p>
    <w:p w14:paraId="64C1594D" w14:textId="77777777" w:rsidR="00510D5B" w:rsidRPr="00510D5B" w:rsidRDefault="00510D5B" w:rsidP="00510D5B">
      <w:pPr>
        <w:pStyle w:val="Bibliography"/>
      </w:pPr>
      <w:r w:rsidRPr="00510D5B">
        <w:t>Orban de Xivry J-J, Criscimagna-Hemminger SE, Shadmehr R (2011) Contributions of the motor cortex to adaptive control of reaching depend on the perturbation schedule. Cereb Cortex 21:1475–1484.</w:t>
      </w:r>
    </w:p>
    <w:p w14:paraId="688BD582" w14:textId="77777777" w:rsidR="00510D5B" w:rsidRPr="00510D5B" w:rsidRDefault="00510D5B" w:rsidP="00510D5B">
      <w:pPr>
        <w:pStyle w:val="Bibliography"/>
      </w:pPr>
      <w:r w:rsidRPr="00510D5B">
        <w:t>Schmidt RA, Lee TD (2005) Motor control and learning: A behavioral emphasis, 4th ed, Motor control and learning: A behavioral emphasis, 4th ed. Champaign, IL, US: Human Kinetics.</w:t>
      </w:r>
    </w:p>
    <w:p w14:paraId="578AC3B4" w14:textId="77777777" w:rsidR="00510D5B" w:rsidRPr="00510D5B" w:rsidRDefault="00510D5B" w:rsidP="00510D5B">
      <w:pPr>
        <w:pStyle w:val="Bibliography"/>
      </w:pPr>
      <w:r w:rsidRPr="00510D5B">
        <w:t>Shadmehr R, Wise SP (2005) The computational neurobiology of reaching and pointing a foundation for motor learning. Cambridge, Mass: The MIT Press.</w:t>
      </w:r>
    </w:p>
    <w:p w14:paraId="0182A450" w14:textId="77777777" w:rsidR="00510D5B" w:rsidRPr="00510D5B" w:rsidRDefault="00510D5B" w:rsidP="00510D5B">
      <w:pPr>
        <w:pStyle w:val="Bibliography"/>
      </w:pPr>
      <w:r w:rsidRPr="00510D5B">
        <w:t>Verstynen T, Sabes PN (2011) How each movement changes the next: an experimental and theoretical study of fast adaptive priors in reaching. J Neurosci 31:10050–10059.</w:t>
      </w:r>
    </w:p>
    <w:p w14:paraId="0BE65553" w14:textId="77777777" w:rsidR="00510D5B" w:rsidRPr="00510D5B" w:rsidRDefault="00510D5B" w:rsidP="00510D5B">
      <w:pPr>
        <w:pStyle w:val="Bibliography"/>
      </w:pPr>
      <w:r w:rsidRPr="00510D5B">
        <w:t>Wilson RC, Collins AG (2019) Ten simple rules for the computational modeling of behavioral data. eLife 8:e49547.</w:t>
      </w:r>
    </w:p>
    <w:p w14:paraId="1E6416D7" w14:textId="77777777" w:rsidR="00510D5B" w:rsidRPr="00510D5B" w:rsidRDefault="00510D5B" w:rsidP="00510D5B">
      <w:pPr>
        <w:pStyle w:val="Bibliography"/>
      </w:pPr>
      <w:r w:rsidRPr="00510D5B">
        <w:t>Wong AL, Goldsmith J, Forrence AD, Haith AM, Krakauer JW (2017) Reaction times can reflect habits rather than computations. Elife 6.</w:t>
      </w:r>
    </w:p>
    <w:p w14:paraId="7ED3A862" w14:textId="2F1ABA3C" w:rsidR="00F849E4" w:rsidRDefault="00F849E4" w:rsidP="0051592C">
      <w:r>
        <w:fldChar w:fldCharType="end"/>
      </w:r>
    </w:p>
    <w:sectPr w:rsidR="00F849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9" w:author="Jonathan Wood" w:date="2020-05-18T22:34:00Z" w:initials="JW">
    <w:p w14:paraId="7D897188" w14:textId="4675356B" w:rsidR="002C6156" w:rsidRDefault="002C6156">
      <w:pPr>
        <w:pStyle w:val="CommentText"/>
      </w:pPr>
      <w:r>
        <w:rPr>
          <w:rStyle w:val="CommentReference"/>
        </w:rPr>
        <w:annotationRef/>
      </w:r>
      <w:r>
        <w:t xml:space="preserve">Should we use an example with feet like kicking a soccer ball or a sprinter practicing her stride (is that a thing?) since we argue that locomotion is a </w:t>
      </w:r>
      <w:proofErr w:type="gramStart"/>
      <w:r>
        <w:t>more pure</w:t>
      </w:r>
      <w:proofErr w:type="gramEnd"/>
      <w:r>
        <w:t xml:space="preserve"> probe of UDP</w:t>
      </w:r>
    </w:p>
  </w:comment>
  <w:comment w:id="40" w:author="Hyosub Kim" w:date="2020-05-20T13:05:00Z" w:initials="HK">
    <w:p w14:paraId="40815B6C" w14:textId="00B685C8" w:rsidR="002C6156" w:rsidRDefault="002C6156">
      <w:pPr>
        <w:pStyle w:val="CommentText"/>
      </w:pPr>
      <w:r>
        <w:rPr>
          <w:rStyle w:val="CommentReference"/>
        </w:rPr>
        <w:annotationRef/>
      </w:r>
      <w:r>
        <w:t xml:space="preserve">I prefer the soccer analogy. Whatever is a more compelling example—it doesn’t have to strictly related to walking. </w:t>
      </w:r>
    </w:p>
  </w:comment>
  <w:comment w:id="66" w:author="Hyosub Kim" w:date="2020-05-20T13:10:00Z" w:initials="HK">
    <w:p w14:paraId="09752B5E" w14:textId="2729B833" w:rsidR="002C6156" w:rsidRDefault="002C6156">
      <w:pPr>
        <w:pStyle w:val="CommentText"/>
      </w:pPr>
      <w:r>
        <w:rPr>
          <w:rStyle w:val="CommentReference"/>
        </w:rPr>
        <w:annotationRef/>
      </w:r>
      <w:r>
        <w:t>Maybe take out. The paragraph goes back and forth between topics too much for my taste. I’m not sure now if these sentences add much. If we take out, then need to smooth/condense final sentence of paragraph with ones that come before.</w:t>
      </w:r>
    </w:p>
    <w:p w14:paraId="6F0D719D" w14:textId="77777777" w:rsidR="002C6156" w:rsidRDefault="002C6156">
      <w:pPr>
        <w:pStyle w:val="CommentText"/>
      </w:pPr>
    </w:p>
    <w:p w14:paraId="576C0300" w14:textId="71CC8446" w:rsidR="002C6156" w:rsidRDefault="002C6156">
      <w:pPr>
        <w:pStyle w:val="CommentText"/>
      </w:pPr>
      <w:r>
        <w:t>Might want to keep these sentences for later in the future Discussion, though.</w:t>
      </w:r>
    </w:p>
  </w:comment>
  <w:comment w:id="76" w:author="Hyosub Kim" w:date="2020-05-20T13:14:00Z" w:initials="HK">
    <w:p w14:paraId="068C515A" w14:textId="7F7C0C00" w:rsidR="002C6156" w:rsidRDefault="002C6156">
      <w:pPr>
        <w:pStyle w:val="CommentText"/>
      </w:pPr>
      <w:r>
        <w:rPr>
          <w:rStyle w:val="CommentReference"/>
        </w:rPr>
        <w:annotationRef/>
      </w:r>
      <w:r>
        <w:t xml:space="preserve">Might want to bring up here how our study clarified the issue around aftereffects in response to visual perturbation, and the broader issue of how what people have perceived as adaptation-induced aftereffects may have been confounded with UDP aftereffects. </w:t>
      </w:r>
    </w:p>
  </w:comment>
  <w:comment w:id="90" w:author="Hyosub Kim" w:date="2020-05-20T13:17:00Z" w:initials="HK">
    <w:p w14:paraId="7E4E45CA" w14:textId="5266AA84" w:rsidR="002C6156" w:rsidRDefault="002C6156">
      <w:pPr>
        <w:pStyle w:val="CommentText"/>
      </w:pPr>
      <w:r>
        <w:rPr>
          <w:rStyle w:val="CommentReference"/>
        </w:rPr>
        <w:annotationRef/>
      </w:r>
      <w:r>
        <w:t xml:space="preserve">Probably want a sentence like this to further motivate the study. </w:t>
      </w:r>
    </w:p>
  </w:comment>
  <w:comment w:id="132" w:author="Hyosub Kim" w:date="2020-05-21T10:57:00Z" w:initials="HK">
    <w:p w14:paraId="187B157C" w14:textId="09D77BAD" w:rsidR="002C6156" w:rsidRDefault="002C6156">
      <w:pPr>
        <w:pStyle w:val="CommentText"/>
      </w:pPr>
      <w:r>
        <w:rPr>
          <w:rStyle w:val="CommentReference"/>
        </w:rPr>
        <w:annotationRef/>
      </w:r>
      <w:r>
        <w:t xml:space="preserve">Maybe 5% σ is better. Otherwise it can be interpreted as “5 times sigma”. </w:t>
      </w:r>
    </w:p>
  </w:comment>
  <w:comment w:id="152" w:author="Hyosub Kim" w:date="2020-05-21T11:08:00Z" w:initials="HK">
    <w:p w14:paraId="2C04B737" w14:textId="68863968" w:rsidR="002C6156" w:rsidRDefault="002C6156">
      <w:pPr>
        <w:pStyle w:val="CommentText"/>
      </w:pPr>
      <w:r>
        <w:rPr>
          <w:rStyle w:val="CommentReference"/>
        </w:rPr>
        <w:annotationRef/>
      </w:r>
      <w:r>
        <w:t xml:space="preserve">This sounds like testing of a hypothesis, but </w:t>
      </w:r>
      <w:proofErr w:type="gramStart"/>
      <w:r>
        <w:t>it’s</w:t>
      </w:r>
      <w:proofErr w:type="gramEnd"/>
      <w:r>
        <w:t xml:space="preserve"> more about feasibility/proof of principle (</w:t>
      </w:r>
      <w:proofErr w:type="spellStart"/>
      <w:r>
        <w:t>ie</w:t>
      </w:r>
      <w:proofErr w:type="spellEnd"/>
      <w:r>
        <w:t xml:space="preserve">, participants will be variable during the variable condition). </w:t>
      </w:r>
    </w:p>
  </w:comment>
  <w:comment w:id="163" w:author="Hyosub Kim" w:date="2020-05-21T11:09:00Z" w:initials="HK">
    <w:p w14:paraId="638CB3C2" w14:textId="6425C76A" w:rsidR="002C6156" w:rsidRDefault="002C6156">
      <w:pPr>
        <w:pStyle w:val="CommentText"/>
      </w:pPr>
      <w:r>
        <w:rPr>
          <w:rStyle w:val="CommentReference"/>
        </w:rPr>
        <w:annotationRef/>
      </w:r>
      <w:r>
        <w:t xml:space="preserve">Maybe provide a short rationale for why 10, as well as citation to your paper. </w:t>
      </w:r>
    </w:p>
  </w:comment>
  <w:comment w:id="167" w:author="Hyosub Kim" w:date="2020-05-21T17:05:00Z" w:initials="HK">
    <w:p w14:paraId="7D9B6DA4" w14:textId="1059C8FE" w:rsidR="002C6156" w:rsidRDefault="002C6156">
      <w:pPr>
        <w:pStyle w:val="CommentText"/>
      </w:pPr>
      <w:r>
        <w:rPr>
          <w:rStyle w:val="CommentReference"/>
        </w:rPr>
        <w:annotationRef/>
      </w:r>
      <w:r>
        <w:t xml:space="preserve">Should this be non-bold italicized—based on hierarchy of fonts that have been established? </w:t>
      </w:r>
    </w:p>
  </w:comment>
  <w:comment w:id="216" w:author="Hyosub Kim" w:date="2020-05-21T11:33:00Z" w:initials="HK">
    <w:p w14:paraId="617B8D18" w14:textId="6F34C1B0" w:rsidR="002C6156" w:rsidRDefault="002C6156">
      <w:pPr>
        <w:pStyle w:val="CommentText"/>
      </w:pPr>
      <w:r>
        <w:rPr>
          <w:rStyle w:val="CommentReference"/>
        </w:rPr>
        <w:annotationRef/>
      </w:r>
      <w:r>
        <w:t xml:space="preserve">Check V&amp;S for equations. You have </w:t>
      </w:r>
      <w:proofErr w:type="spellStart"/>
      <w:r>
        <w:t>mu_likelihood</w:t>
      </w:r>
      <w:proofErr w:type="spellEnd"/>
      <w:r>
        <w:t xml:space="preserve"> where they have theta (the actual target location). While equivalent, I think it’s better to stick to their notation. </w:t>
      </w:r>
    </w:p>
  </w:comment>
  <w:comment w:id="219" w:author="Hyosub Kim" w:date="2020-05-21T11:34:00Z" w:initials="HK">
    <w:p w14:paraId="03A8E60E" w14:textId="033CEAC6" w:rsidR="002C6156" w:rsidRDefault="002C6156">
      <w:pPr>
        <w:pStyle w:val="CommentText"/>
      </w:pPr>
      <w:r>
        <w:rPr>
          <w:rStyle w:val="CommentReference"/>
        </w:rPr>
        <w:annotationRef/>
      </w:r>
      <w:r>
        <w:t xml:space="preserve">Again, check V&amp;S. You have </w:t>
      </w:r>
      <w:proofErr w:type="spellStart"/>
      <w:r>
        <w:t>sigma_prior</w:t>
      </w:r>
      <w:proofErr w:type="spellEnd"/>
      <w:r>
        <w:t xml:space="preserve"> where it should be </w:t>
      </w:r>
      <w:proofErr w:type="spellStart"/>
      <w:r>
        <w:t>theta_bar</w:t>
      </w:r>
      <w:proofErr w:type="spellEnd"/>
      <w:r>
        <w:t xml:space="preserve">. </w:t>
      </w:r>
      <w:r w:rsidR="00547ABC">
        <w:t>Also, shouldn’t it be sigma_prior^2, etc.?</w:t>
      </w:r>
    </w:p>
  </w:comment>
  <w:comment w:id="244" w:author="Hyosub Kim" w:date="2020-05-21T11:41:00Z" w:initials="HK">
    <w:p w14:paraId="7E1F6865" w14:textId="1D45535A" w:rsidR="002C6156" w:rsidRDefault="002C6156">
      <w:pPr>
        <w:pStyle w:val="CommentText"/>
      </w:pPr>
      <w:r>
        <w:rPr>
          <w:rStyle w:val="CommentReference"/>
        </w:rPr>
        <w:annotationRef/>
      </w:r>
      <w:r>
        <w:t>It doesn’t just imply, it states.</w:t>
      </w:r>
    </w:p>
  </w:comment>
  <w:comment w:id="289" w:author="Hyosub Kim" w:date="2020-05-21T17:06:00Z" w:initials="HK">
    <w:p w14:paraId="5F806F7E" w14:textId="3AAADA84" w:rsidR="002C6156" w:rsidRDefault="002C6156">
      <w:pPr>
        <w:pStyle w:val="CommentText"/>
      </w:pPr>
      <w:r>
        <w:rPr>
          <w:rStyle w:val="CommentReference"/>
        </w:rPr>
        <w:annotationRef/>
      </w:r>
      <w:r>
        <w:t xml:space="preserve">Should this be “Model recovery”, or something like that? </w:t>
      </w:r>
    </w:p>
  </w:comment>
  <w:comment w:id="339" w:author="Hyosub Kim" w:date="2020-05-21T17:04:00Z" w:initials="HK">
    <w:p w14:paraId="232C668E" w14:textId="3A76E0D0" w:rsidR="002C6156" w:rsidRDefault="002C6156">
      <w:pPr>
        <w:pStyle w:val="CommentText"/>
      </w:pPr>
      <w:r>
        <w:rPr>
          <w:rStyle w:val="CommentReference"/>
        </w:rPr>
        <w:annotationRef/>
      </w:r>
      <w:r>
        <w:t>Can you spell out how this determination was made? E.g., values closer to 1 for diagonal, and closer to zero for off-diagonals (but with some interpretation as well).</w:t>
      </w:r>
    </w:p>
  </w:comment>
  <w:comment w:id="375" w:author="Hyosub Kim" w:date="2020-05-21T17:07:00Z" w:initials="HK">
    <w:p w14:paraId="478DDA3C" w14:textId="0A10C277" w:rsidR="002C6156" w:rsidRDefault="002C6156">
      <w:pPr>
        <w:pStyle w:val="CommentText"/>
      </w:pPr>
      <w:r>
        <w:rPr>
          <w:rStyle w:val="CommentReference"/>
        </w:rPr>
        <w:annotationRef/>
      </w:r>
      <w:r>
        <w:t>Need to explain “posterior predictive check”. Also, spell out a bit more what you mean by “same way we will analyze empirical data.”</w:t>
      </w:r>
    </w:p>
  </w:comment>
  <w:comment w:id="378" w:author="Hyosub Kim" w:date="2020-05-21T17:08:00Z" w:initials="HK">
    <w:p w14:paraId="4000F512" w14:textId="002D280E" w:rsidR="002C6156" w:rsidRDefault="002C6156">
      <w:pPr>
        <w:pStyle w:val="CommentText"/>
      </w:pPr>
      <w:r>
        <w:rPr>
          <w:rStyle w:val="CommentReference"/>
        </w:rPr>
        <w:annotationRef/>
      </w:r>
      <w:r>
        <w:t xml:space="preserve">A little more detail. What’s the statistical test for comparing numbers of subjects? </w:t>
      </w:r>
    </w:p>
  </w:comment>
  <w:comment w:id="508" w:author="Hyosub Kim" w:date="2020-05-21T17:32:00Z" w:initials="HK">
    <w:p w14:paraId="4D57EE1E" w14:textId="3DF2386F" w:rsidR="00FE65ED" w:rsidRDefault="00FE65ED">
      <w:pPr>
        <w:pStyle w:val="CommentText"/>
      </w:pPr>
      <w:r>
        <w:rPr>
          <w:rStyle w:val="CommentReference"/>
        </w:rPr>
        <w:annotationRef/>
      </w:r>
      <w:r>
        <w:t>Probably not necessary at this po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897188" w15:done="0"/>
  <w15:commentEx w15:paraId="40815B6C" w15:paraIdParent="7D897188" w15:done="0"/>
  <w15:commentEx w15:paraId="576C0300" w15:done="0"/>
  <w15:commentEx w15:paraId="068C515A" w15:done="0"/>
  <w15:commentEx w15:paraId="7E4E45CA" w15:done="0"/>
  <w15:commentEx w15:paraId="187B157C" w15:done="0"/>
  <w15:commentEx w15:paraId="2C04B737" w15:done="0"/>
  <w15:commentEx w15:paraId="638CB3C2" w15:done="0"/>
  <w15:commentEx w15:paraId="7D9B6DA4" w15:done="0"/>
  <w15:commentEx w15:paraId="617B8D18" w15:done="0"/>
  <w15:commentEx w15:paraId="03A8E60E" w15:done="0"/>
  <w15:commentEx w15:paraId="7E1F6865" w15:done="0"/>
  <w15:commentEx w15:paraId="5F806F7E" w15:done="0"/>
  <w15:commentEx w15:paraId="232C668E" w15:done="0"/>
  <w15:commentEx w15:paraId="478DDA3C" w15:done="0"/>
  <w15:commentEx w15:paraId="4000F512" w15:done="0"/>
  <w15:commentEx w15:paraId="4D57EE1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8BEB" w16cex:dateUtc="2020-05-19T02: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897188" w16cid:durableId="226D8BEB"/>
  <w16cid:commentId w16cid:paraId="40815B6C" w16cid:durableId="226FA988"/>
  <w16cid:commentId w16cid:paraId="576C0300" w16cid:durableId="226FAAB9"/>
  <w16cid:commentId w16cid:paraId="068C515A" w16cid:durableId="226FABAB"/>
  <w16cid:commentId w16cid:paraId="7E4E45CA" w16cid:durableId="226FAC58"/>
  <w16cid:commentId w16cid:paraId="187B157C" w16cid:durableId="2270DD18"/>
  <w16cid:commentId w16cid:paraId="2C04B737" w16cid:durableId="2270DFA1"/>
  <w16cid:commentId w16cid:paraId="638CB3C2" w16cid:durableId="2270DFE8"/>
  <w16cid:commentId w16cid:paraId="7D9B6DA4" w16cid:durableId="22713371"/>
  <w16cid:commentId w16cid:paraId="617B8D18" w16cid:durableId="2270E587"/>
  <w16cid:commentId w16cid:paraId="03A8E60E" w16cid:durableId="2270E5E3"/>
  <w16cid:commentId w16cid:paraId="7E1F6865" w16cid:durableId="2270E777"/>
  <w16cid:commentId w16cid:paraId="5F806F7E" w16cid:durableId="22713394"/>
  <w16cid:commentId w16cid:paraId="232C668E" w16cid:durableId="2271330C"/>
  <w16cid:commentId w16cid:paraId="478DDA3C" w16cid:durableId="227133BF"/>
  <w16cid:commentId w16cid:paraId="4000F512" w16cid:durableId="227133F9"/>
  <w16cid:commentId w16cid:paraId="4D57EE1E" w16cid:durableId="227139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8F68AE1" w14:textId="77777777" w:rsidR="006E52DD" w:rsidRDefault="006E52DD" w:rsidP="00930253">
      <w:r>
        <w:separator/>
      </w:r>
    </w:p>
  </w:endnote>
  <w:endnote w:type="continuationSeparator" w:id="0">
    <w:p w14:paraId="640E7438" w14:textId="77777777" w:rsidR="006E52DD" w:rsidRDefault="006E52DD"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DCC7A82" w14:textId="77777777" w:rsidR="006E52DD" w:rsidRDefault="006E52DD" w:rsidP="00930253">
      <w:r>
        <w:separator/>
      </w:r>
    </w:p>
  </w:footnote>
  <w:footnote w:type="continuationSeparator" w:id="0">
    <w:p w14:paraId="1EF10390" w14:textId="77777777" w:rsidR="006E52DD" w:rsidRDefault="006E52DD"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1"/>
  </w:num>
  <w:num w:numId="4">
    <w:abstractNumId w:val="0"/>
  </w:num>
  <w:num w:numId="5">
    <w:abstractNumId w:val="5"/>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rson w15:author="Hyosub Kim">
    <w15:presenceInfo w15:providerId="Windows Live" w15:userId="e29d31df84083a6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07024"/>
    <w:rsid w:val="00031559"/>
    <w:rsid w:val="00031CA2"/>
    <w:rsid w:val="00040512"/>
    <w:rsid w:val="000425AC"/>
    <w:rsid w:val="000434DC"/>
    <w:rsid w:val="0004441C"/>
    <w:rsid w:val="00045726"/>
    <w:rsid w:val="00052DDC"/>
    <w:rsid w:val="000603CE"/>
    <w:rsid w:val="00063A05"/>
    <w:rsid w:val="000652AF"/>
    <w:rsid w:val="000710A3"/>
    <w:rsid w:val="00074632"/>
    <w:rsid w:val="00074E0C"/>
    <w:rsid w:val="00075FD5"/>
    <w:rsid w:val="000866CB"/>
    <w:rsid w:val="000C1E7C"/>
    <w:rsid w:val="000C593F"/>
    <w:rsid w:val="000E211E"/>
    <w:rsid w:val="000E5A2B"/>
    <w:rsid w:val="000F2CB7"/>
    <w:rsid w:val="00105698"/>
    <w:rsid w:val="0011162F"/>
    <w:rsid w:val="001141B0"/>
    <w:rsid w:val="00117D80"/>
    <w:rsid w:val="00123FC6"/>
    <w:rsid w:val="0012444E"/>
    <w:rsid w:val="0013077F"/>
    <w:rsid w:val="001335F2"/>
    <w:rsid w:val="00137580"/>
    <w:rsid w:val="00145031"/>
    <w:rsid w:val="00147107"/>
    <w:rsid w:val="001579D6"/>
    <w:rsid w:val="00160E22"/>
    <w:rsid w:val="00161EF8"/>
    <w:rsid w:val="0016363B"/>
    <w:rsid w:val="001645A1"/>
    <w:rsid w:val="0017155D"/>
    <w:rsid w:val="00173209"/>
    <w:rsid w:val="0017543D"/>
    <w:rsid w:val="00181A41"/>
    <w:rsid w:val="001915A5"/>
    <w:rsid w:val="001C1DFC"/>
    <w:rsid w:val="001C484F"/>
    <w:rsid w:val="001D563C"/>
    <w:rsid w:val="001D7E75"/>
    <w:rsid w:val="001E5F6E"/>
    <w:rsid w:val="001F7857"/>
    <w:rsid w:val="002039BA"/>
    <w:rsid w:val="002236FB"/>
    <w:rsid w:val="00227A3E"/>
    <w:rsid w:val="00230F8A"/>
    <w:rsid w:val="00233FC7"/>
    <w:rsid w:val="002363E1"/>
    <w:rsid w:val="00237BEF"/>
    <w:rsid w:val="0027304B"/>
    <w:rsid w:val="002807A6"/>
    <w:rsid w:val="0028136C"/>
    <w:rsid w:val="00282F5A"/>
    <w:rsid w:val="00284743"/>
    <w:rsid w:val="002867D9"/>
    <w:rsid w:val="00286FFC"/>
    <w:rsid w:val="00291398"/>
    <w:rsid w:val="00297946"/>
    <w:rsid w:val="002A1729"/>
    <w:rsid w:val="002A1C0E"/>
    <w:rsid w:val="002A2521"/>
    <w:rsid w:val="002B60A5"/>
    <w:rsid w:val="002C3195"/>
    <w:rsid w:val="002C6156"/>
    <w:rsid w:val="002C6E34"/>
    <w:rsid w:val="002D59BF"/>
    <w:rsid w:val="002D76AF"/>
    <w:rsid w:val="002E1415"/>
    <w:rsid w:val="002F335D"/>
    <w:rsid w:val="002F35F8"/>
    <w:rsid w:val="003012AC"/>
    <w:rsid w:val="00305607"/>
    <w:rsid w:val="00306627"/>
    <w:rsid w:val="00320E7B"/>
    <w:rsid w:val="00321DC5"/>
    <w:rsid w:val="00325778"/>
    <w:rsid w:val="003306F0"/>
    <w:rsid w:val="00332CA8"/>
    <w:rsid w:val="003363A7"/>
    <w:rsid w:val="00343632"/>
    <w:rsid w:val="00345474"/>
    <w:rsid w:val="00345CB5"/>
    <w:rsid w:val="003476BF"/>
    <w:rsid w:val="003522E6"/>
    <w:rsid w:val="00352405"/>
    <w:rsid w:val="00362381"/>
    <w:rsid w:val="003637DA"/>
    <w:rsid w:val="0036544F"/>
    <w:rsid w:val="00381226"/>
    <w:rsid w:val="00396E85"/>
    <w:rsid w:val="003A4641"/>
    <w:rsid w:val="003A5475"/>
    <w:rsid w:val="003B09A4"/>
    <w:rsid w:val="003B14BD"/>
    <w:rsid w:val="003B2645"/>
    <w:rsid w:val="003C356A"/>
    <w:rsid w:val="003C6660"/>
    <w:rsid w:val="003C70E8"/>
    <w:rsid w:val="003D37BC"/>
    <w:rsid w:val="003D6311"/>
    <w:rsid w:val="003E619F"/>
    <w:rsid w:val="003F6E97"/>
    <w:rsid w:val="00403D28"/>
    <w:rsid w:val="004144B8"/>
    <w:rsid w:val="00414CFC"/>
    <w:rsid w:val="00417191"/>
    <w:rsid w:val="00435560"/>
    <w:rsid w:val="004357CE"/>
    <w:rsid w:val="00444EE9"/>
    <w:rsid w:val="004525AD"/>
    <w:rsid w:val="00453885"/>
    <w:rsid w:val="00462330"/>
    <w:rsid w:val="004769D9"/>
    <w:rsid w:val="00481D8C"/>
    <w:rsid w:val="00485262"/>
    <w:rsid w:val="0049425E"/>
    <w:rsid w:val="00497AA2"/>
    <w:rsid w:val="004A23CC"/>
    <w:rsid w:val="004A5E5B"/>
    <w:rsid w:val="004A6BAB"/>
    <w:rsid w:val="004B0AE4"/>
    <w:rsid w:val="004B386D"/>
    <w:rsid w:val="004B6DF6"/>
    <w:rsid w:val="004C40A2"/>
    <w:rsid w:val="004C68CF"/>
    <w:rsid w:val="004C78C5"/>
    <w:rsid w:val="004D64EF"/>
    <w:rsid w:val="004D6E15"/>
    <w:rsid w:val="00510D5B"/>
    <w:rsid w:val="00511C1D"/>
    <w:rsid w:val="0051592C"/>
    <w:rsid w:val="0052131D"/>
    <w:rsid w:val="00526793"/>
    <w:rsid w:val="0053792A"/>
    <w:rsid w:val="00547ABC"/>
    <w:rsid w:val="00552947"/>
    <w:rsid w:val="005624A6"/>
    <w:rsid w:val="00565ACF"/>
    <w:rsid w:val="00570AA5"/>
    <w:rsid w:val="00582034"/>
    <w:rsid w:val="00586DF0"/>
    <w:rsid w:val="00591DC0"/>
    <w:rsid w:val="00591F30"/>
    <w:rsid w:val="00595508"/>
    <w:rsid w:val="005A0AC7"/>
    <w:rsid w:val="005B0478"/>
    <w:rsid w:val="005B476B"/>
    <w:rsid w:val="005B646C"/>
    <w:rsid w:val="005B694A"/>
    <w:rsid w:val="005C0A9A"/>
    <w:rsid w:val="005D6D5A"/>
    <w:rsid w:val="005D7B1F"/>
    <w:rsid w:val="005E012E"/>
    <w:rsid w:val="005E5895"/>
    <w:rsid w:val="005F5DCA"/>
    <w:rsid w:val="005F6476"/>
    <w:rsid w:val="006018E6"/>
    <w:rsid w:val="0060323D"/>
    <w:rsid w:val="00603C1A"/>
    <w:rsid w:val="00604106"/>
    <w:rsid w:val="0060554D"/>
    <w:rsid w:val="0061073E"/>
    <w:rsid w:val="006133DE"/>
    <w:rsid w:val="00617E1C"/>
    <w:rsid w:val="006306AE"/>
    <w:rsid w:val="00631F06"/>
    <w:rsid w:val="00633EEF"/>
    <w:rsid w:val="006423C7"/>
    <w:rsid w:val="00647E38"/>
    <w:rsid w:val="006520B8"/>
    <w:rsid w:val="006522EE"/>
    <w:rsid w:val="00665CC1"/>
    <w:rsid w:val="00677EEB"/>
    <w:rsid w:val="00693669"/>
    <w:rsid w:val="006A0D3C"/>
    <w:rsid w:val="006A70D0"/>
    <w:rsid w:val="006B65F2"/>
    <w:rsid w:val="006C0444"/>
    <w:rsid w:val="006C0EB8"/>
    <w:rsid w:val="006C2058"/>
    <w:rsid w:val="006D3860"/>
    <w:rsid w:val="006D67BD"/>
    <w:rsid w:val="006E52DD"/>
    <w:rsid w:val="006E6702"/>
    <w:rsid w:val="006F42B6"/>
    <w:rsid w:val="006F70EA"/>
    <w:rsid w:val="007072CE"/>
    <w:rsid w:val="007078B4"/>
    <w:rsid w:val="00713B83"/>
    <w:rsid w:val="00717692"/>
    <w:rsid w:val="00735C46"/>
    <w:rsid w:val="007364F1"/>
    <w:rsid w:val="00737603"/>
    <w:rsid w:val="00750A29"/>
    <w:rsid w:val="00757D6B"/>
    <w:rsid w:val="0076375E"/>
    <w:rsid w:val="00764145"/>
    <w:rsid w:val="00767FB7"/>
    <w:rsid w:val="007822D4"/>
    <w:rsid w:val="00794216"/>
    <w:rsid w:val="007A42CC"/>
    <w:rsid w:val="007A69F4"/>
    <w:rsid w:val="007B121E"/>
    <w:rsid w:val="007B1EA8"/>
    <w:rsid w:val="007B6811"/>
    <w:rsid w:val="007B79B7"/>
    <w:rsid w:val="007C3D1D"/>
    <w:rsid w:val="007D3C9C"/>
    <w:rsid w:val="007D3E12"/>
    <w:rsid w:val="007D6FE6"/>
    <w:rsid w:val="007D7627"/>
    <w:rsid w:val="007D7D05"/>
    <w:rsid w:val="007E2E69"/>
    <w:rsid w:val="007F3390"/>
    <w:rsid w:val="0080062B"/>
    <w:rsid w:val="008046D6"/>
    <w:rsid w:val="00820F8C"/>
    <w:rsid w:val="00821264"/>
    <w:rsid w:val="00844F30"/>
    <w:rsid w:val="00845358"/>
    <w:rsid w:val="00853000"/>
    <w:rsid w:val="00860256"/>
    <w:rsid w:val="0086160D"/>
    <w:rsid w:val="008626E9"/>
    <w:rsid w:val="008677E3"/>
    <w:rsid w:val="00873381"/>
    <w:rsid w:val="00880873"/>
    <w:rsid w:val="008819C3"/>
    <w:rsid w:val="00890125"/>
    <w:rsid w:val="00895680"/>
    <w:rsid w:val="008A098F"/>
    <w:rsid w:val="008A69FA"/>
    <w:rsid w:val="008C01F4"/>
    <w:rsid w:val="008C2EFF"/>
    <w:rsid w:val="008C3460"/>
    <w:rsid w:val="008D097F"/>
    <w:rsid w:val="008D7F9E"/>
    <w:rsid w:val="008E5543"/>
    <w:rsid w:val="008E703A"/>
    <w:rsid w:val="008F366D"/>
    <w:rsid w:val="008F5C83"/>
    <w:rsid w:val="00904537"/>
    <w:rsid w:val="00930253"/>
    <w:rsid w:val="0094548B"/>
    <w:rsid w:val="009636FA"/>
    <w:rsid w:val="0096514B"/>
    <w:rsid w:val="0096539F"/>
    <w:rsid w:val="00966CFC"/>
    <w:rsid w:val="00970A98"/>
    <w:rsid w:val="009776DA"/>
    <w:rsid w:val="00980663"/>
    <w:rsid w:val="00982B43"/>
    <w:rsid w:val="009A0618"/>
    <w:rsid w:val="009B00AF"/>
    <w:rsid w:val="009B3411"/>
    <w:rsid w:val="009B7EFA"/>
    <w:rsid w:val="009C279A"/>
    <w:rsid w:val="009D2251"/>
    <w:rsid w:val="009E77F9"/>
    <w:rsid w:val="009F0E5F"/>
    <w:rsid w:val="009F5254"/>
    <w:rsid w:val="00A107BD"/>
    <w:rsid w:val="00A15F7C"/>
    <w:rsid w:val="00A24826"/>
    <w:rsid w:val="00A32D90"/>
    <w:rsid w:val="00A37868"/>
    <w:rsid w:val="00A43324"/>
    <w:rsid w:val="00A44BF7"/>
    <w:rsid w:val="00A46DC1"/>
    <w:rsid w:val="00A5066D"/>
    <w:rsid w:val="00A51265"/>
    <w:rsid w:val="00A51A00"/>
    <w:rsid w:val="00A60872"/>
    <w:rsid w:val="00A7044C"/>
    <w:rsid w:val="00A720F4"/>
    <w:rsid w:val="00A73CED"/>
    <w:rsid w:val="00A82522"/>
    <w:rsid w:val="00A84958"/>
    <w:rsid w:val="00A85F44"/>
    <w:rsid w:val="00A93CE7"/>
    <w:rsid w:val="00A94B48"/>
    <w:rsid w:val="00AA1601"/>
    <w:rsid w:val="00AA4A3E"/>
    <w:rsid w:val="00AA5F5B"/>
    <w:rsid w:val="00AA60C2"/>
    <w:rsid w:val="00AB327B"/>
    <w:rsid w:val="00AB7429"/>
    <w:rsid w:val="00AD128D"/>
    <w:rsid w:val="00AD5C60"/>
    <w:rsid w:val="00AE291E"/>
    <w:rsid w:val="00AE3A87"/>
    <w:rsid w:val="00AF0D8D"/>
    <w:rsid w:val="00B0187B"/>
    <w:rsid w:val="00B11B9D"/>
    <w:rsid w:val="00B14A33"/>
    <w:rsid w:val="00B16285"/>
    <w:rsid w:val="00B17330"/>
    <w:rsid w:val="00B17B9A"/>
    <w:rsid w:val="00B229A8"/>
    <w:rsid w:val="00B22C54"/>
    <w:rsid w:val="00B245F7"/>
    <w:rsid w:val="00B26A5E"/>
    <w:rsid w:val="00B3138A"/>
    <w:rsid w:val="00B34D36"/>
    <w:rsid w:val="00B36A00"/>
    <w:rsid w:val="00B42795"/>
    <w:rsid w:val="00B43F10"/>
    <w:rsid w:val="00B443CF"/>
    <w:rsid w:val="00B4463F"/>
    <w:rsid w:val="00B515F8"/>
    <w:rsid w:val="00B53B9A"/>
    <w:rsid w:val="00B651EE"/>
    <w:rsid w:val="00B726F7"/>
    <w:rsid w:val="00B7311C"/>
    <w:rsid w:val="00B73DBD"/>
    <w:rsid w:val="00B74AD1"/>
    <w:rsid w:val="00B83D65"/>
    <w:rsid w:val="00B85A88"/>
    <w:rsid w:val="00B94330"/>
    <w:rsid w:val="00B94688"/>
    <w:rsid w:val="00BA6FDD"/>
    <w:rsid w:val="00BB6E69"/>
    <w:rsid w:val="00BD2C1F"/>
    <w:rsid w:val="00BD4609"/>
    <w:rsid w:val="00BE2FCB"/>
    <w:rsid w:val="00BE31AC"/>
    <w:rsid w:val="00BF7145"/>
    <w:rsid w:val="00C01B6E"/>
    <w:rsid w:val="00C125D4"/>
    <w:rsid w:val="00C143A7"/>
    <w:rsid w:val="00C15A28"/>
    <w:rsid w:val="00C30FB9"/>
    <w:rsid w:val="00C31232"/>
    <w:rsid w:val="00C506EF"/>
    <w:rsid w:val="00C56791"/>
    <w:rsid w:val="00C63C4F"/>
    <w:rsid w:val="00C64823"/>
    <w:rsid w:val="00C66CEF"/>
    <w:rsid w:val="00C66E3D"/>
    <w:rsid w:val="00C723C8"/>
    <w:rsid w:val="00C74495"/>
    <w:rsid w:val="00C7571B"/>
    <w:rsid w:val="00C86629"/>
    <w:rsid w:val="00C901A9"/>
    <w:rsid w:val="00C90D86"/>
    <w:rsid w:val="00C948D9"/>
    <w:rsid w:val="00CA15B0"/>
    <w:rsid w:val="00CC03BF"/>
    <w:rsid w:val="00CC308E"/>
    <w:rsid w:val="00CD354D"/>
    <w:rsid w:val="00CD59A7"/>
    <w:rsid w:val="00CE2F32"/>
    <w:rsid w:val="00CE4A9A"/>
    <w:rsid w:val="00CF53EA"/>
    <w:rsid w:val="00CF67D8"/>
    <w:rsid w:val="00D00F31"/>
    <w:rsid w:val="00D01A10"/>
    <w:rsid w:val="00D01B1B"/>
    <w:rsid w:val="00D105F1"/>
    <w:rsid w:val="00D11B82"/>
    <w:rsid w:val="00D12592"/>
    <w:rsid w:val="00D17F24"/>
    <w:rsid w:val="00D24F3C"/>
    <w:rsid w:val="00D4325C"/>
    <w:rsid w:val="00D56C9F"/>
    <w:rsid w:val="00D70C81"/>
    <w:rsid w:val="00D72B44"/>
    <w:rsid w:val="00D81DF1"/>
    <w:rsid w:val="00D850BB"/>
    <w:rsid w:val="00D909B1"/>
    <w:rsid w:val="00D93560"/>
    <w:rsid w:val="00D97C5F"/>
    <w:rsid w:val="00DA120F"/>
    <w:rsid w:val="00DA2068"/>
    <w:rsid w:val="00DA79B9"/>
    <w:rsid w:val="00DB266D"/>
    <w:rsid w:val="00DC271F"/>
    <w:rsid w:val="00DC33D4"/>
    <w:rsid w:val="00DD7D15"/>
    <w:rsid w:val="00DE393B"/>
    <w:rsid w:val="00DE6FD2"/>
    <w:rsid w:val="00E00AF1"/>
    <w:rsid w:val="00E01C34"/>
    <w:rsid w:val="00E033AB"/>
    <w:rsid w:val="00E148E1"/>
    <w:rsid w:val="00E25B3A"/>
    <w:rsid w:val="00E317C9"/>
    <w:rsid w:val="00E3622E"/>
    <w:rsid w:val="00E410C7"/>
    <w:rsid w:val="00E4158D"/>
    <w:rsid w:val="00E4663D"/>
    <w:rsid w:val="00E5331C"/>
    <w:rsid w:val="00E6002E"/>
    <w:rsid w:val="00E608A2"/>
    <w:rsid w:val="00E657BE"/>
    <w:rsid w:val="00E66816"/>
    <w:rsid w:val="00E746DC"/>
    <w:rsid w:val="00E74E5A"/>
    <w:rsid w:val="00E756A2"/>
    <w:rsid w:val="00E80016"/>
    <w:rsid w:val="00E84A95"/>
    <w:rsid w:val="00E85C2C"/>
    <w:rsid w:val="00E913D4"/>
    <w:rsid w:val="00EA377F"/>
    <w:rsid w:val="00EA3CB8"/>
    <w:rsid w:val="00EA4EFE"/>
    <w:rsid w:val="00EB1855"/>
    <w:rsid w:val="00EB2C7A"/>
    <w:rsid w:val="00EC01CF"/>
    <w:rsid w:val="00EC0631"/>
    <w:rsid w:val="00EC1DC4"/>
    <w:rsid w:val="00ED0DD8"/>
    <w:rsid w:val="00ED3754"/>
    <w:rsid w:val="00ED5542"/>
    <w:rsid w:val="00ED78BE"/>
    <w:rsid w:val="00ED7A08"/>
    <w:rsid w:val="00ED7AB5"/>
    <w:rsid w:val="00EE2D65"/>
    <w:rsid w:val="00EE6EFE"/>
    <w:rsid w:val="00EF45BD"/>
    <w:rsid w:val="00EF6128"/>
    <w:rsid w:val="00F02E4A"/>
    <w:rsid w:val="00F10670"/>
    <w:rsid w:val="00F10C8D"/>
    <w:rsid w:val="00F2396E"/>
    <w:rsid w:val="00F242B7"/>
    <w:rsid w:val="00F246B2"/>
    <w:rsid w:val="00F315A6"/>
    <w:rsid w:val="00F44901"/>
    <w:rsid w:val="00F476AF"/>
    <w:rsid w:val="00F50126"/>
    <w:rsid w:val="00F56304"/>
    <w:rsid w:val="00F57A76"/>
    <w:rsid w:val="00F6629D"/>
    <w:rsid w:val="00F6786F"/>
    <w:rsid w:val="00F70B8D"/>
    <w:rsid w:val="00F75235"/>
    <w:rsid w:val="00F76635"/>
    <w:rsid w:val="00F849E4"/>
    <w:rsid w:val="00F865E8"/>
    <w:rsid w:val="00F970EC"/>
    <w:rsid w:val="00FA2486"/>
    <w:rsid w:val="00FA2E31"/>
    <w:rsid w:val="00FB3858"/>
    <w:rsid w:val="00FB4237"/>
    <w:rsid w:val="00FC2113"/>
    <w:rsid w:val="00FC4149"/>
    <w:rsid w:val="00FC4A30"/>
    <w:rsid w:val="00FD69F0"/>
    <w:rsid w:val="00FD6A98"/>
    <w:rsid w:val="00FE65ED"/>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30DB241-59F1-468F-A019-B99B5979D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2</Pages>
  <Words>10525</Words>
  <Characters>59999</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3</cp:revision>
  <dcterms:created xsi:type="dcterms:W3CDTF">2020-05-21T21:39:00Z</dcterms:created>
  <dcterms:modified xsi:type="dcterms:W3CDTF">2020-05-22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whsx9vN0"/&gt;&lt;style id="http://www.zotero.org/styles/eneuro" hasBibliography="1" bibliographyStyleHasBeenSet="1"/&gt;&lt;prefs&gt;&lt;pref name="fieldType" value="Field"/&gt;&lt;/prefs&gt;&lt;/data&gt;</vt:lpwstr>
  </property>
</Properties>
</file>